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4018AE59" w:rsidR="00A11527" w:rsidRPr="00542C1B" w:rsidRDefault="00A11527" w:rsidP="00A11527">
      <w:r w:rsidRPr="00542C1B">
        <w:t>Mehmet U. Caglar</w:t>
      </w:r>
      <w:r w:rsidR="002E584D" w:rsidRPr="002E584D">
        <w:rPr>
          <w:vertAlign w:val="superscript"/>
        </w:rPr>
        <w:t>1, 2, 3</w:t>
      </w:r>
      <w:r w:rsidR="00AB3B3E" w:rsidRPr="00AB3B3E">
        <w:t>*</w:t>
      </w:r>
      <w:r w:rsidRPr="00542C1B">
        <w:t xml:space="preserve">, </w:t>
      </w:r>
      <w:r w:rsidR="00ED05E0" w:rsidRPr="00542C1B">
        <w:t>John R. Houser</w:t>
      </w:r>
      <w:r w:rsidR="002E584D" w:rsidRPr="002E584D">
        <w:rPr>
          <w:vertAlign w:val="superscript"/>
        </w:rPr>
        <w:t>3, 4, 5</w:t>
      </w:r>
      <w:r w:rsidR="00ED05E0" w:rsidRPr="00542C1B">
        <w:t xml:space="preserve">, </w:t>
      </w:r>
      <w:r w:rsidR="003E5878">
        <w:t>Craig S. Barnhart</w:t>
      </w:r>
      <w:r w:rsidR="002E584D" w:rsidRPr="002E584D">
        <w:rPr>
          <w:vertAlign w:val="superscript"/>
        </w:rPr>
        <w:t>3</w:t>
      </w:r>
      <w:r w:rsidR="002E584D">
        <w:rPr>
          <w:vertAlign w:val="superscript"/>
        </w:rPr>
        <w:t>, 4</w:t>
      </w:r>
      <w:r w:rsidR="003E5878">
        <w:t>, Daniel R. Boutz</w:t>
      </w:r>
      <w:r w:rsidR="002E584D" w:rsidRPr="002E584D">
        <w:rPr>
          <w:vertAlign w:val="superscript"/>
        </w:rPr>
        <w:t>3, 4, 5</w:t>
      </w:r>
      <w:r w:rsidR="003E5878">
        <w:t>,</w:t>
      </w:r>
      <w:r w:rsidR="003E5878" w:rsidRPr="00542C1B">
        <w:t xml:space="preserve"> </w:t>
      </w:r>
      <w:r w:rsidR="003E5878">
        <w:t>Sean M. Carroll</w:t>
      </w:r>
      <w:r w:rsidR="002E584D" w:rsidRPr="002E584D">
        <w:rPr>
          <w:vertAlign w:val="superscript"/>
        </w:rPr>
        <w:t>6</w:t>
      </w:r>
      <w:r w:rsidR="00932542">
        <w:rPr>
          <w:vertAlign w:val="superscript"/>
        </w:rPr>
        <w:t>, 7</w:t>
      </w:r>
      <w:r w:rsidR="003E5878">
        <w:t>, Aurko Dasgupta</w:t>
      </w:r>
      <w:r w:rsidR="002E584D">
        <w:rPr>
          <w:vertAlign w:val="superscript"/>
        </w:rPr>
        <w:t xml:space="preserve">3, </w:t>
      </w:r>
      <w:r w:rsidR="002E584D" w:rsidRPr="002E584D">
        <w:rPr>
          <w:vertAlign w:val="superscript"/>
        </w:rPr>
        <w:t>4</w:t>
      </w:r>
      <w:r w:rsidR="00932542">
        <w:rPr>
          <w:vertAlign w:val="superscript"/>
        </w:rPr>
        <w:t>, 8</w:t>
      </w:r>
      <w:r w:rsidR="003E5878">
        <w:t xml:space="preserve">, </w:t>
      </w:r>
      <w:r w:rsidRPr="00542C1B">
        <w:t>Walter F. Lenoir</w:t>
      </w:r>
      <w:r w:rsidR="002E584D" w:rsidRPr="002E584D">
        <w:rPr>
          <w:vertAlign w:val="superscript"/>
        </w:rPr>
        <w:t>5</w:t>
      </w:r>
      <w:r w:rsidRPr="00542C1B">
        <w:t xml:space="preserve">, </w:t>
      </w:r>
      <w:r w:rsidR="003E5878">
        <w:t>Bartram L. Smith</w:t>
      </w:r>
      <w:r w:rsidR="002E584D" w:rsidRPr="002E584D">
        <w:rPr>
          <w:vertAlign w:val="superscript"/>
        </w:rPr>
        <w:t>1, 2, 3</w:t>
      </w:r>
      <w:r w:rsidR="003E5878">
        <w:t>, Viswanadham Sridhara</w:t>
      </w:r>
      <w:r w:rsidR="002E584D" w:rsidRPr="002E584D">
        <w:rPr>
          <w:vertAlign w:val="superscript"/>
        </w:rPr>
        <w:t>2, 3</w:t>
      </w:r>
      <w:r w:rsidR="003E5878">
        <w:t xml:space="preserve">, </w:t>
      </w:r>
      <w:r w:rsidRPr="00542C1B">
        <w:t>Dariya K. Sydykova</w:t>
      </w:r>
      <w:r w:rsidR="002E584D" w:rsidRPr="002E584D">
        <w:rPr>
          <w:vertAlign w:val="superscript"/>
        </w:rPr>
        <w:t>1, 2, 3</w:t>
      </w:r>
      <w:r w:rsidRPr="00542C1B">
        <w:t>,</w:t>
      </w:r>
      <w:r w:rsidR="00006B59">
        <w:t xml:space="preserve"> </w:t>
      </w:r>
      <w:r w:rsidR="000D73E0">
        <w:t>Drew Vander Wood</w:t>
      </w:r>
      <w:r w:rsidR="002E584D" w:rsidRPr="002E584D">
        <w:rPr>
          <w:vertAlign w:val="superscript"/>
        </w:rPr>
        <w:t>3, 5</w:t>
      </w:r>
      <w:r w:rsidR="000D73E0">
        <w:t>,</w:t>
      </w:r>
      <w:r w:rsidR="00ED05E0" w:rsidRPr="00542C1B">
        <w:t xml:space="preserve"> </w:t>
      </w:r>
      <w:r w:rsidR="003E5878">
        <w:t>Christopher J. Marx</w:t>
      </w:r>
      <w:r w:rsidR="00932542">
        <w:rPr>
          <w:vertAlign w:val="superscript"/>
        </w:rPr>
        <w:t>9</w:t>
      </w:r>
      <w:r w:rsidR="002E584D" w:rsidRPr="002E584D">
        <w:rPr>
          <w:vertAlign w:val="superscript"/>
        </w:rPr>
        <w:t xml:space="preserve">, </w:t>
      </w:r>
      <w:r w:rsidR="00932542">
        <w:rPr>
          <w:vertAlign w:val="superscript"/>
        </w:rPr>
        <w:t>10</w:t>
      </w:r>
      <w:r w:rsidR="003E5878">
        <w:t xml:space="preserve">, </w:t>
      </w:r>
      <w:r w:rsidRPr="00542C1B">
        <w:t>Edward M. Marcotte</w:t>
      </w:r>
      <w:r w:rsidR="002E584D" w:rsidRPr="002E584D">
        <w:rPr>
          <w:vertAlign w:val="superscript"/>
        </w:rPr>
        <w:t>3, 4, 5</w:t>
      </w:r>
      <w:r w:rsidR="002E584D" w:rsidRPr="002E584D">
        <w:t>*</w:t>
      </w:r>
      <w:r w:rsidRPr="00542C1B">
        <w:t xml:space="preserve">, </w:t>
      </w:r>
      <w:r w:rsidR="00ED05E0" w:rsidRPr="00542C1B">
        <w:t>Jeffrey E. Barrick</w:t>
      </w:r>
      <w:r w:rsidR="002E584D" w:rsidRPr="002E584D">
        <w:rPr>
          <w:vertAlign w:val="superscript"/>
        </w:rPr>
        <w:t>3, 4, 5</w:t>
      </w:r>
      <w:r w:rsidR="002E584D" w:rsidRPr="002E584D">
        <w:t>*</w:t>
      </w:r>
      <w:r w:rsidR="00ED05E0" w:rsidRPr="00542C1B">
        <w:t xml:space="preserve">, </w:t>
      </w:r>
      <w:r w:rsidRPr="00542C1B">
        <w:t>Claus O. Wilke</w:t>
      </w:r>
      <w:r w:rsidR="002E584D" w:rsidRPr="002E584D">
        <w:rPr>
          <w:vertAlign w:val="superscript"/>
        </w:rPr>
        <w:t>3, 4, 5</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C034515" w14:textId="0D2B7EAC" w:rsidR="002E584D" w:rsidRDefault="002E584D" w:rsidP="00A11527">
      <w:r w:rsidRPr="002E584D">
        <w:rPr>
          <w:vertAlign w:val="superscript"/>
        </w:rPr>
        <w:t>2</w:t>
      </w:r>
      <w:r>
        <w:t>Center for Computational Biology and Bioinformatics, The University of Texas at Austin</w:t>
      </w:r>
      <w:r w:rsidR="0014794F">
        <w:t>, Austin, Texas, USA</w:t>
      </w:r>
    </w:p>
    <w:p w14:paraId="2428490B" w14:textId="58A74B0C" w:rsidR="002E584D" w:rsidRDefault="002E584D" w:rsidP="00A11527">
      <w:r w:rsidRPr="002E584D">
        <w:rPr>
          <w:vertAlign w:val="superscript"/>
        </w:rPr>
        <w:t>3</w:t>
      </w:r>
      <w:r>
        <w:t>Institute for Cellular and Molecular Biology, The University of Texas at Austin</w:t>
      </w:r>
      <w:r w:rsidR="0014794F">
        <w:t>, Austin, Texas, USA</w:t>
      </w:r>
    </w:p>
    <w:p w14:paraId="6EB8ACEF" w14:textId="24F6FEE7" w:rsidR="002E584D" w:rsidRDefault="002E584D" w:rsidP="00A11527">
      <w:r w:rsidRPr="002E584D">
        <w:rPr>
          <w:vertAlign w:val="superscript"/>
        </w:rPr>
        <w:t>4</w:t>
      </w:r>
      <w:r>
        <w:t>Center for Systems and Synthetic Biology, The University of Texas at Austin</w:t>
      </w:r>
      <w:r w:rsidR="0014794F">
        <w:t>, Austin, Texas, USA</w:t>
      </w:r>
    </w:p>
    <w:p w14:paraId="54C7F77E" w14:textId="329D9AD7" w:rsidR="002E584D" w:rsidRDefault="002E584D" w:rsidP="00A11527">
      <w:r w:rsidRPr="002E584D">
        <w:rPr>
          <w:vertAlign w:val="superscript"/>
        </w:rPr>
        <w:t>5</w:t>
      </w:r>
      <w:r>
        <w:t>Department of Molecular Biosciences, The University of Texas at Austin</w:t>
      </w:r>
      <w:r w:rsidR="0014794F">
        <w:t>, Austin, Texas, USA</w:t>
      </w:r>
    </w:p>
    <w:p w14:paraId="17E56704" w14:textId="78B294A5" w:rsidR="002E584D" w:rsidRDefault="002E584D" w:rsidP="002E584D">
      <w:r w:rsidRPr="002E584D">
        <w:rPr>
          <w:vertAlign w:val="superscript"/>
        </w:rPr>
        <w:t>6</w:t>
      </w:r>
      <w:r w:rsidRPr="002E584D">
        <w:t>Department of Organismic and Evolutionary Biology, Harvard University</w:t>
      </w:r>
      <w:r w:rsidR="0014794F">
        <w:t xml:space="preserve">, </w:t>
      </w:r>
      <w:r w:rsidR="0014794F" w:rsidRPr="0014794F">
        <w:t>Cambridge, Massachusetts</w:t>
      </w:r>
      <w:r w:rsidR="0014794F">
        <w:t>, USA</w:t>
      </w:r>
    </w:p>
    <w:p w14:paraId="06DAAA3C" w14:textId="75FD6F28" w:rsidR="00F85372" w:rsidRDefault="00F85372" w:rsidP="002E584D">
      <w:r w:rsidRPr="002E584D">
        <w:rPr>
          <w:vertAlign w:val="superscript"/>
        </w:rPr>
        <w:t>7</w:t>
      </w:r>
      <w:r w:rsidR="0014794F" w:rsidRPr="0014794F">
        <w:t>Axcella Health Inc, Cambridge, Massachusetts</w:t>
      </w:r>
      <w:r w:rsidR="0014794F">
        <w:t>, USA</w:t>
      </w:r>
    </w:p>
    <w:p w14:paraId="0A88C1E7" w14:textId="169E3D0E" w:rsidR="00F85372" w:rsidRPr="0014794F" w:rsidRDefault="00F85372" w:rsidP="002E584D">
      <w:r w:rsidRPr="002E584D">
        <w:rPr>
          <w:vertAlign w:val="superscript"/>
        </w:rPr>
        <w:t>8</w:t>
      </w:r>
      <w:r w:rsidR="0014794F" w:rsidRPr="0014794F">
        <w:t>Center for Women’s Infectious Diseases Research, Division of Infectious Diseases, Department of Internal Medicine, Washington University School of Medicine, St. Louis, Missouri</w:t>
      </w:r>
      <w:r w:rsidR="0014794F">
        <w:t>, USA</w:t>
      </w:r>
    </w:p>
    <w:p w14:paraId="68B23AD8" w14:textId="4F990EBD" w:rsidR="002E584D" w:rsidRDefault="00932542" w:rsidP="002E584D">
      <w:r>
        <w:rPr>
          <w:vertAlign w:val="superscript"/>
        </w:rPr>
        <w:t>9</w:t>
      </w:r>
      <w:r w:rsidR="002E584D" w:rsidRPr="002E584D">
        <w:t>Department of Biological Sciences, University of Idaho, Moscow, Idaho</w:t>
      </w:r>
      <w:r w:rsidR="0014794F">
        <w:t>, USA</w:t>
      </w:r>
    </w:p>
    <w:p w14:paraId="4F95C975" w14:textId="3DD73B88" w:rsidR="002E584D" w:rsidRPr="002E584D" w:rsidRDefault="00932542" w:rsidP="002E584D">
      <w:r>
        <w:rPr>
          <w:vertAlign w:val="superscript"/>
        </w:rPr>
        <w:t>10</w:t>
      </w:r>
      <w:r w:rsidR="002E584D" w:rsidRPr="002E584D">
        <w:t>Institute for Bioinformatics and Evolutionary Studies, University of Idaho, Moscow, Idaho</w:t>
      </w:r>
      <w:r w:rsidR="0014794F">
        <w:t>, USA</w:t>
      </w:r>
    </w:p>
    <w:p w14:paraId="3974D451" w14:textId="32507B5E" w:rsidR="002E584D" w:rsidRDefault="002E584D" w:rsidP="00A11527"/>
    <w:p w14:paraId="12A94C43" w14:textId="40F4F7D8" w:rsidR="002E584D" w:rsidRPr="002E584D" w:rsidRDefault="002E584D" w:rsidP="002E584D">
      <w:r>
        <w:t>*Corresponding author:</w:t>
      </w:r>
      <w:r w:rsidR="00AB3B3E">
        <w:t xml:space="preserve"> </w:t>
      </w:r>
      <w:hyperlink r:id="rId9" w:history="1">
        <w:r w:rsidR="00AB3B3E" w:rsidRPr="009B0B8B">
          <w:rPr>
            <w:rStyle w:val="Hyperlink"/>
          </w:rPr>
          <w:t>umut.caglar@gmail.com</w:t>
        </w:r>
      </w:hyperlink>
      <w:r w:rsidR="00AB3B3E">
        <w:t xml:space="preserve"> (MUC);</w:t>
      </w:r>
      <w:r>
        <w:t xml:space="preserve"> </w:t>
      </w:r>
      <w:hyperlink r:id="rId10" w:history="1">
        <w:r w:rsidRPr="002E584D">
          <w:rPr>
            <w:rStyle w:val="Hyperlink"/>
          </w:rPr>
          <w:t>marcotte@icmb.utexas.edu</w:t>
        </w:r>
      </w:hyperlink>
      <w:r w:rsidRPr="002E584D">
        <w:t> (EMM);</w:t>
      </w:r>
      <w:r>
        <w:t xml:space="preserve"> </w:t>
      </w:r>
      <w:hyperlink r:id="rId11" w:history="1">
        <w:r w:rsidRPr="002E584D">
          <w:rPr>
            <w:rStyle w:val="Hyperlink"/>
          </w:rPr>
          <w:t>jbarrick@cm.utexas.edu</w:t>
        </w:r>
      </w:hyperlink>
      <w:r w:rsidRPr="002E584D">
        <w:t> (JEB); </w:t>
      </w:r>
      <w:hyperlink r:id="rId12" w:history="1">
        <w:r w:rsidRPr="002E584D">
          <w:rPr>
            <w:rStyle w:val="Hyperlink"/>
          </w:rPr>
          <w:t>wilke@austin.utexas.edu</w:t>
        </w:r>
      </w:hyperlink>
      <w:r>
        <w:t xml:space="preserve"> (COW)</w:t>
      </w:r>
    </w:p>
    <w:p w14:paraId="59538896" w14:textId="74ABD0EF" w:rsidR="002E584D" w:rsidRDefault="002E584D" w:rsidP="00A11527"/>
    <w:p w14:paraId="0513A634" w14:textId="77777777" w:rsidR="0014794F" w:rsidRPr="00A11527" w:rsidRDefault="0014794F" w:rsidP="00A11527">
      <w:bookmarkStart w:id="0" w:name="_GoBack"/>
      <w:bookmarkEnd w:id="0"/>
    </w:p>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57B488B9" w:rsidR="00E44657" w:rsidRDefault="009E1177" w:rsidP="00E44657">
      <w:r>
        <w:t xml:space="preserve">Modern systems biology requires extensive, carefully curated </w:t>
      </w:r>
      <w:r w:rsidR="0083665D">
        <w:t>measurement</w:t>
      </w:r>
      <w:r w:rsidR="00CA1E44">
        <w:t>s</w:t>
      </w:r>
      <w:r>
        <w:t xml:space="preserve"> </w:t>
      </w:r>
      <w:r w:rsidR="0083665D">
        <w:t>of cellular components in response to different enviro</w:t>
      </w:r>
      <w:r w:rsidR="00F16271">
        <w:t>nmental conditions. While</w:t>
      </w:r>
      <w:r w:rsidR="0083665D">
        <w:t xml:space="preserve"> high-throughput methods have made tran</w:t>
      </w:r>
      <w:r w:rsidR="00F16271">
        <w:t>scriptomics and proteomics data</w:t>
      </w:r>
      <w:r w:rsidR="0083665D">
        <w:t xml:space="preserve">sets widely accessible and relatively </w:t>
      </w:r>
      <w:r w:rsidR="00697AE3">
        <w:t xml:space="preserve">economical </w:t>
      </w:r>
      <w:r w:rsidR="0083665D">
        <w:t xml:space="preserve">to generate, systematic measurements of both mRNA and protein abundances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593E95">
        <w:t>genome-</w:t>
      </w:r>
      <w:r w:rsidR="00AC1149" w:rsidRPr="009E1177">
        <w:t>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 We manipulate concentrations of sodium and magnesium</w:t>
      </w:r>
      <w:r w:rsidR="0083665D">
        <w:t xml:space="preserve"> in the growth media</w:t>
      </w:r>
      <w:r w:rsidR="00F16271">
        <w:t xml:space="preserve">, and we consider four </w:t>
      </w:r>
      <w:r w:rsidRPr="009E1177">
        <w:t xml:space="preserve">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w:t>
      </w:r>
      <w:r w:rsidR="00CA1E44">
        <w:t xml:space="preserve"> </w:t>
      </w:r>
      <w:r w:rsidR="0083665D">
        <w:t>h</w:t>
      </w:r>
      <w:r w:rsidR="00CA1E44">
        <w:t>ours</w:t>
      </w:r>
      <w:r w:rsidR="0083665D">
        <w:t xml:space="preserve"> and</w:t>
      </w:r>
      <w:r w:rsidRPr="009E1177">
        <w:t xml:space="preserve"> </w:t>
      </w:r>
      <w:r w:rsidR="00FB0045" w:rsidRPr="009E1177">
        <w:t>2 weeks</w:t>
      </w:r>
      <w:r w:rsidR="00881AAF" w:rsidRPr="009E1177">
        <w:t>.</w:t>
      </w:r>
      <w:r>
        <w:t xml:space="preserve"> We find that exponential-phase samples systematically differ from stationary-phase samples, in particular at the level of mRNA. Regulatory responses to different carbon sources or salt stresses are more moderate, but </w:t>
      </w:r>
      <w:r w:rsidR="00F16271">
        <w:t xml:space="preserve">we find numerous differentially </w:t>
      </w:r>
      <w:r>
        <w:t xml:space="preserve">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lastRenderedPageBreak/>
        <w:t>Introduction</w:t>
      </w:r>
    </w:p>
    <w:p w14:paraId="1C01D354" w14:textId="77777777" w:rsidR="00AE1031" w:rsidRDefault="00AE1031" w:rsidP="00AE1031"/>
    <w:p w14:paraId="212988D7" w14:textId="16D4A70B" w:rsidR="00162DB1" w:rsidRPr="00043BB9" w:rsidRDefault="00AE1031" w:rsidP="00DB5BD2">
      <w:pPr>
        <w:rPr>
          <w:color w:val="000000" w:themeColor="text1"/>
        </w:rPr>
      </w:pPr>
      <w:r w:rsidRPr="00BD7E7C">
        <w:rPr>
          <w:color w:val="000000" w:themeColor="text1"/>
        </w:rPr>
        <w:t xml:space="preserve">A goal of systems biology has been to understand how phenotype originates from genotype. The phenotype of a cell is determined by complex regulation of </w:t>
      </w:r>
      <w:r w:rsidR="00CA1E44" w:rsidRPr="00BD7E7C">
        <w:rPr>
          <w:color w:val="000000" w:themeColor="text1"/>
        </w:rPr>
        <w:t xml:space="preserve">metabolism, </w:t>
      </w:r>
      <w:r w:rsidRPr="00BD7E7C">
        <w:rPr>
          <w:color w:val="000000" w:themeColor="text1"/>
        </w:rPr>
        <w:t xml:space="preserve">gene </w:t>
      </w:r>
      <w:r w:rsidR="00F9749E" w:rsidRPr="00BD7E7C">
        <w:rPr>
          <w:color w:val="000000" w:themeColor="text1"/>
        </w:rPr>
        <w:t>expression</w:t>
      </w:r>
      <w:r w:rsidRPr="00BD7E7C">
        <w:rPr>
          <w:color w:val="000000" w:themeColor="text1"/>
        </w:rPr>
        <w:t xml:space="preserve">, </w:t>
      </w:r>
      <w:r w:rsidR="00BD7E7C" w:rsidRPr="00BD7E7C">
        <w:rPr>
          <w:color w:val="000000" w:themeColor="text1"/>
        </w:rPr>
        <w:t xml:space="preserve">and </w:t>
      </w:r>
      <w:r w:rsidR="00CA1E44" w:rsidRPr="00BD7E7C">
        <w:rPr>
          <w:color w:val="000000" w:themeColor="text1"/>
        </w:rPr>
        <w:t>cell signaling</w:t>
      </w:r>
      <w:r w:rsidR="00BD7E7C" w:rsidRPr="00BD7E7C">
        <w:rPr>
          <w:color w:val="000000" w:themeColor="text1"/>
        </w:rPr>
        <w:t>.</w:t>
      </w:r>
      <w:r w:rsidRPr="00BD7E7C">
        <w:rPr>
          <w:color w:val="000000" w:themeColor="text1"/>
        </w:rPr>
        <w:t xml:space="preserve"> Understanding the connection between phenotype and genotype is crucial to understanding disease and for engineering biology</w:t>
      </w:r>
      <w:r w:rsidR="00315216" w:rsidRPr="00043BB9">
        <w:rPr>
          <w:color w:val="000000" w:themeColor="text1"/>
        </w:rPr>
        <w:fldChar w:fldCharType="begin"/>
      </w:r>
      <w:r w:rsidR="005F0BA1">
        <w:rPr>
          <w:color w:val="000000" w:themeColor="text1"/>
        </w:rPr>
        <w:instrText xml:space="preserve"> ADDIN ZOTERO_ITEM CSL_CITATION {"citationID":"nYoZQkZI","properties":{"unsorted":true,"formattedCitation":"{\\rtf \\super 1\\nosupersub{}}","plainCitation":"1"},"citationItems":[{"id":4,"uris":["http://zotero.org/users/local/FOPKHRFW/items/P6RZ6QUK"],"uri":["http://zotero.org/users/local/FOPKHRFW/items/P6RZ6QUK"],"itemData":{"id":4,"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A25F48" w:rsidRPr="00A25F48">
        <w:rPr>
          <w:rFonts w:ascii="Calibri" w:eastAsia="Times New Roman" w:cs="Times New Roman"/>
          <w:color w:val="000000"/>
          <w:vertAlign w:val="superscript"/>
        </w:rPr>
        <w:t>1</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w:t>
      </w:r>
      <w:r w:rsidR="00F16271">
        <w:rPr>
          <w:color w:val="000000" w:themeColor="text1"/>
        </w:rPr>
        <w:t>,</w:t>
      </w:r>
      <w:r w:rsidRPr="00043BB9">
        <w:rPr>
          <w:color w:val="000000" w:themeColor="text1"/>
        </w:rPr>
        <w:t xml:space="preserve"> as they can synthesize and organize diverse and complex data in a predictive framework</w:t>
      </w:r>
      <w:r w:rsidR="002E44C6" w:rsidRPr="00043BB9">
        <w:rPr>
          <w:color w:val="000000" w:themeColor="text1"/>
        </w:rPr>
        <w:t xml:space="preserve">, but detailed experimental </w:t>
      </w:r>
      <w:r w:rsidR="00F9749E">
        <w:rPr>
          <w:color w:val="000000" w:themeColor="text1"/>
        </w:rPr>
        <w:t>studies including many</w:t>
      </w:r>
      <w:r w:rsidR="002E44C6" w:rsidRPr="00043BB9">
        <w:rPr>
          <w:color w:val="000000" w:themeColor="text1"/>
        </w:rPr>
        <w:t xml:space="preserve"> samples </w:t>
      </w:r>
      <w:r w:rsidR="00F9749E">
        <w:rPr>
          <w:color w:val="000000" w:themeColor="text1"/>
        </w:rPr>
        <w:t xml:space="preserve">are needed </w:t>
      </w:r>
      <w:r w:rsidR="002E44C6" w:rsidRPr="00043BB9">
        <w:rPr>
          <w:color w:val="000000" w:themeColor="text1"/>
        </w:rPr>
        <w:t xml:space="preserve">to understand interactions between different </w:t>
      </w:r>
      <w:r w:rsidR="00F9749E">
        <w:rPr>
          <w:color w:val="000000" w:themeColor="text1"/>
        </w:rPr>
        <w:t xml:space="preserve">types </w:t>
      </w:r>
      <w:r w:rsidR="002E44C6" w:rsidRPr="00043BB9">
        <w:rPr>
          <w:color w:val="000000" w:themeColor="text1"/>
        </w:rPr>
        <w:t>of omics</w:t>
      </w:r>
      <w:r w:rsidR="00F9749E">
        <w:rPr>
          <w:color w:val="000000" w:themeColor="text1"/>
        </w:rPr>
        <w:t xml:space="preserve"> data</w:t>
      </w:r>
      <w:r w:rsidR="00596DC3" w:rsidRPr="00043BB9">
        <w:rPr>
          <w:color w:val="000000" w:themeColor="text1"/>
        </w:rPr>
        <w:fldChar w:fldCharType="begin"/>
      </w:r>
      <w:r w:rsidR="005F0BA1">
        <w:rPr>
          <w:color w:val="000000" w:themeColor="text1"/>
        </w:rPr>
        <w:instrText xml:space="preserve"> ADDIN ZOTERO_ITEM CSL_CITATION {"citationID":"1q76cb1und","properties":{"formattedCitation":"{\\rtf \\super 2\\nosupersub{}}","plainCitation":"2"},"citationItems":[{"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schema":"https://github.com/citation-style-language/schema/raw/master/csl-citation.json"} </w:instrText>
      </w:r>
      <w:r w:rsidR="00596DC3" w:rsidRPr="00043BB9">
        <w:rPr>
          <w:color w:val="000000" w:themeColor="text1"/>
        </w:rPr>
        <w:fldChar w:fldCharType="separate"/>
      </w:r>
      <w:r w:rsidR="00A25F48" w:rsidRPr="00A25F48">
        <w:rPr>
          <w:rFonts w:ascii="Calibri" w:eastAsia="Times New Roman" w:cs="Times New Roman"/>
          <w:color w:val="000000"/>
          <w:vertAlign w:val="superscript"/>
        </w:rPr>
        <w:t>2</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w:t>
      </w:r>
      <w:r w:rsidR="00F9749E">
        <w:rPr>
          <w:color w:val="000000" w:themeColor="text1"/>
        </w:rPr>
        <w:t xml:space="preserve">information collected about </w:t>
      </w:r>
      <w:r w:rsidRPr="00043BB9">
        <w:rPr>
          <w:color w:val="000000" w:themeColor="text1"/>
        </w:rPr>
        <w:t xml:space="preserve">multiple </w:t>
      </w:r>
      <w:r w:rsidR="00ED05E0" w:rsidRPr="00043BB9">
        <w:rPr>
          <w:color w:val="000000" w:themeColor="text1"/>
        </w:rPr>
        <w:t xml:space="preserve">cellular </w:t>
      </w:r>
      <w:r w:rsidRPr="00043BB9">
        <w:rPr>
          <w:color w:val="000000" w:themeColor="text1"/>
        </w:rPr>
        <w:t>subsystems</w:t>
      </w:r>
      <w:bookmarkStart w:id="1" w:name="ZOTERO_BREF_SEh32slhUEgt"/>
      <w:bookmarkEnd w:id="1"/>
      <w:r w:rsidR="00F9749E">
        <w:rPr>
          <w:color w:val="000000" w:themeColor="text1"/>
        </w:rPr>
        <w:t xml:space="preserve"> </w:t>
      </w:r>
      <w:r w:rsidR="00DC7EA0">
        <w:rPr>
          <w:color w:val="000000" w:themeColor="text1"/>
        </w:rPr>
        <w:t xml:space="preserve">that is </w:t>
      </w:r>
      <w:r w:rsidR="00F9749E">
        <w:rPr>
          <w:color w:val="000000" w:themeColor="text1"/>
        </w:rPr>
        <w:t xml:space="preserve">derived from different </w:t>
      </w:r>
      <w:r w:rsidR="00DC7EA0">
        <w:rPr>
          <w:color w:val="000000" w:themeColor="text1"/>
        </w:rPr>
        <w:t xml:space="preserve">types of </w:t>
      </w:r>
      <w:r w:rsidR="00F9749E">
        <w:rPr>
          <w:color w:val="000000" w:themeColor="text1"/>
        </w:rPr>
        <w:t xml:space="preserve">high-throughput </w:t>
      </w:r>
      <w:r w:rsidR="006131A8">
        <w:rPr>
          <w:color w:val="000000" w:themeColor="text1"/>
        </w:rPr>
        <w:t>measurements</w:t>
      </w:r>
      <w:r w:rsidRPr="00043BB9">
        <w:rPr>
          <w:color w:val="000000" w:themeColor="text1"/>
        </w:rPr>
        <w:t xml:space="preserve">. For example, there are many proposed approaches </w:t>
      </w:r>
      <w:r w:rsidR="00F9749E">
        <w:rPr>
          <w:color w:val="000000" w:themeColor="text1"/>
        </w:rPr>
        <w:t>for relating gene expression and</w:t>
      </w:r>
      <w:r w:rsidRPr="00043BB9">
        <w:rPr>
          <w:color w:val="000000" w:themeColor="text1"/>
        </w:rPr>
        <w:t xml:space="preserve"> </w:t>
      </w:r>
      <w:r w:rsidR="00B03A80" w:rsidRPr="00043BB9">
        <w:rPr>
          <w:color w:val="000000" w:themeColor="text1"/>
        </w:rPr>
        <w:t>protein abundances</w:t>
      </w:r>
      <w:r w:rsidR="00F9749E">
        <w:rPr>
          <w:color w:val="000000" w:themeColor="text1"/>
        </w:rPr>
        <w:t>,</w:t>
      </w:r>
      <w:r w:rsidR="00B03A80" w:rsidRPr="00043BB9">
        <w:rPr>
          <w:color w:val="000000" w:themeColor="text1"/>
        </w:rPr>
        <w:t xml:space="preserve"> </w:t>
      </w:r>
      <w:r w:rsidRPr="00043BB9">
        <w:rPr>
          <w:color w:val="000000" w:themeColor="text1"/>
        </w:rPr>
        <w:t>focusing on integrative, whole-cell models</w:t>
      </w:r>
      <w:r w:rsidR="00CC775D">
        <w:rPr>
          <w:color w:val="000000" w:themeColor="text1"/>
        </w:rPr>
        <w:fldChar w:fldCharType="begin"/>
      </w:r>
      <w:r w:rsidR="005F0BA1">
        <w:rPr>
          <w:color w:val="000000" w:themeColor="text1"/>
        </w:rPr>
        <w:instrText xml:space="preserve"> ADDIN ZOTERO_ITEM CSL_CITATION {"citationID":"JxuJxOMb","properties":{"formattedCitation":"{\\rtf \\super 2\\uc0\\u8211{}5\\nosupersub{}}","plainCitation":"2–5"},"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PMID":"11340206"}},{"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A25F48" w:rsidRPr="00A25F48">
        <w:rPr>
          <w:rFonts w:ascii="Calibri" w:eastAsia="Times New Roman" w:cs="Times New Roman"/>
          <w:color w:val="000000"/>
          <w:vertAlign w:val="superscript"/>
        </w:rPr>
        <w:t>2–5</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43EBC78B" w:rsidR="001239B2" w:rsidRPr="00F16271" w:rsidRDefault="00AE1031" w:rsidP="005F56F1">
      <w:pPr>
        <w:rPr>
          <w:color w:val="0000FF"/>
        </w:rPr>
      </w:pPr>
      <w:r w:rsidRPr="00F16271">
        <w:rPr>
          <w:color w:val="000000" w:themeColor="text1"/>
        </w:rPr>
        <w:t>Given the growing interest in integrative modeling approaches</w:t>
      </w:r>
      <w:r w:rsidR="00F16271">
        <w:rPr>
          <w:color w:val="000000" w:themeColor="text1"/>
        </w:rPr>
        <w:t>,</w:t>
      </w:r>
      <w:r w:rsidRPr="00F16271">
        <w:rPr>
          <w:color w:val="000000" w:themeColor="text1"/>
        </w:rPr>
        <w:t xml:space="preserve"> there is a pressing need for high quality genome-</w:t>
      </w:r>
      <w:r w:rsidR="00F9749E">
        <w:rPr>
          <w:color w:val="000000" w:themeColor="text1"/>
        </w:rPr>
        <w:t>scale</w:t>
      </w:r>
      <w:r w:rsidRPr="00F16271">
        <w:rPr>
          <w:color w:val="000000" w:themeColor="text1"/>
        </w:rPr>
        <w:t xml:space="preserve"> data that is comparable across cellular subsystems</w:t>
      </w:r>
      <w:r w:rsidR="00E07902" w:rsidRPr="00F16271">
        <w:rPr>
          <w:color w:val="000000" w:themeColor="text1"/>
        </w:rPr>
        <w:t xml:space="preserve"> </w:t>
      </w:r>
      <w:r w:rsidR="00BA79AC">
        <w:rPr>
          <w:color w:val="000000" w:themeColor="text1"/>
        </w:rPr>
        <w:t>and reflects</w:t>
      </w:r>
      <w:r w:rsidR="00BA79AC" w:rsidRPr="00F16271">
        <w:rPr>
          <w:color w:val="000000" w:themeColor="text1"/>
        </w:rPr>
        <w:t xml:space="preserve"> </w:t>
      </w:r>
      <w:r w:rsidR="00E07902" w:rsidRPr="00F16271">
        <w:rPr>
          <w:color w:val="000000" w:themeColor="text1"/>
        </w:rPr>
        <w:t>many different external conditions</w:t>
      </w:r>
      <w:r w:rsidRPr="00F16271">
        <w:rPr>
          <w:color w:val="000000" w:themeColor="text1"/>
        </w:rPr>
        <w:t>.</w:t>
      </w:r>
      <w:r w:rsidR="00DA13EE" w:rsidRPr="00F16271">
        <w:rPr>
          <w:color w:val="000000" w:themeColor="text1"/>
        </w:rPr>
        <w:t xml:space="preserve"> </w:t>
      </w:r>
      <w:r w:rsidR="00DA13EE" w:rsidRPr="00F16271">
        <w:rPr>
          <w:i/>
          <w:color w:val="000000" w:themeColor="text1"/>
        </w:rPr>
        <w:t>E.</w:t>
      </w:r>
      <w:r w:rsidR="009F2305" w:rsidRPr="00F16271">
        <w:rPr>
          <w:i/>
          <w:color w:val="000000" w:themeColor="text1"/>
        </w:rPr>
        <w:t xml:space="preserve"> </w:t>
      </w:r>
      <w:r w:rsidR="00BF53F6" w:rsidRPr="00F16271">
        <w:rPr>
          <w:i/>
          <w:color w:val="000000" w:themeColor="text1"/>
        </w:rPr>
        <w:t>c</w:t>
      </w:r>
      <w:r w:rsidR="00DA13EE" w:rsidRPr="00F16271">
        <w:rPr>
          <w:i/>
          <w:color w:val="000000" w:themeColor="text1"/>
        </w:rPr>
        <w:t>oli</w:t>
      </w:r>
      <w:r w:rsidR="00ED05E0" w:rsidRPr="00F16271">
        <w:rPr>
          <w:color w:val="000000" w:themeColor="text1"/>
        </w:rPr>
        <w:t xml:space="preserve"> is an ideal</w:t>
      </w:r>
      <w:r w:rsidR="00DA13EE" w:rsidRPr="00F16271">
        <w:rPr>
          <w:color w:val="000000" w:themeColor="text1"/>
        </w:rPr>
        <w:t xml:space="preserve"> organism to study </w:t>
      </w:r>
      <w:r w:rsidR="00043BB9" w:rsidRPr="00F16271">
        <w:rPr>
          <w:color w:val="000000" w:themeColor="text1"/>
        </w:rPr>
        <w:t>genome-</w:t>
      </w:r>
      <w:r w:rsidR="00162DB1" w:rsidRPr="00F16271">
        <w:rPr>
          <w:color w:val="000000" w:themeColor="text1"/>
        </w:rPr>
        <w:t>wide</w:t>
      </w:r>
      <w:r w:rsidR="00043BB9" w:rsidRPr="00F16271">
        <w:rPr>
          <w:color w:val="000000" w:themeColor="text1"/>
        </w:rPr>
        <w:t>,</w:t>
      </w:r>
      <w:r w:rsidR="00F16271">
        <w:rPr>
          <w:color w:val="000000" w:themeColor="text1"/>
        </w:rPr>
        <w:t xml:space="preserve"> multi-</w:t>
      </w:r>
      <w:r w:rsidR="00162DB1" w:rsidRPr="00F16271">
        <w:rPr>
          <w:color w:val="000000" w:themeColor="text1"/>
        </w:rPr>
        <w:t xml:space="preserve">level </w:t>
      </w:r>
      <w:r w:rsidR="00043BB9" w:rsidRPr="00F16271">
        <w:rPr>
          <w:color w:val="000000" w:themeColor="text1"/>
        </w:rPr>
        <w:t xml:space="preserve">regulatory </w:t>
      </w:r>
      <w:r w:rsidR="00DA13EE" w:rsidRPr="00F16271">
        <w:rPr>
          <w:color w:val="000000" w:themeColor="text1"/>
        </w:rPr>
        <w:t>effec</w:t>
      </w:r>
      <w:r w:rsidR="00162DB1" w:rsidRPr="00F16271">
        <w:rPr>
          <w:color w:val="000000" w:themeColor="text1"/>
        </w:rPr>
        <w:t xml:space="preserve">ts of external conditions, since </w:t>
      </w:r>
      <w:r w:rsidR="00DA13EE" w:rsidRPr="00F16271">
        <w:rPr>
          <w:color w:val="000000" w:themeColor="text1"/>
        </w:rPr>
        <w:t xml:space="preserve">it is well adapted to </w:t>
      </w:r>
      <w:r w:rsidR="00F16271">
        <w:rPr>
          <w:color w:val="000000" w:themeColor="text1"/>
        </w:rPr>
        <w:t xml:space="preserve">the </w:t>
      </w:r>
      <w:r w:rsidR="00DA13EE" w:rsidRPr="00F16271">
        <w:rPr>
          <w:color w:val="000000" w:themeColor="text1"/>
        </w:rPr>
        <w:t>laboratory environment</w:t>
      </w:r>
      <w:r w:rsidR="00DB5BD2" w:rsidRPr="00F16271">
        <w:rPr>
          <w:color w:val="000000" w:themeColor="text1"/>
        </w:rPr>
        <w:fldChar w:fldCharType="begin"/>
      </w:r>
      <w:r w:rsidR="005F0BA1">
        <w:rPr>
          <w:color w:val="000000" w:themeColor="text1"/>
        </w:rPr>
        <w:instrText xml:space="preserve"> ADDIN ZOTERO_ITEM CSL_CITATION {"citationID":"2jhjvrh7e2","properties":{"formattedCitation":"{\\rtf \\super 6\\nosupersub{}}","plainCitation":"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F16271">
        <w:rPr>
          <w:color w:val="000000" w:themeColor="text1"/>
        </w:rPr>
        <w:fldChar w:fldCharType="separate"/>
      </w:r>
      <w:r w:rsidR="00A25F48" w:rsidRPr="00A25F48">
        <w:rPr>
          <w:rFonts w:ascii="Calibri" w:eastAsia="Times New Roman" w:cs="Times New Roman"/>
          <w:color w:val="000000"/>
          <w:vertAlign w:val="superscript"/>
        </w:rPr>
        <w:t>6</w:t>
      </w:r>
      <w:r w:rsidR="00DB5BD2" w:rsidRPr="00F16271">
        <w:rPr>
          <w:color w:val="000000" w:themeColor="text1"/>
        </w:rPr>
        <w:fldChar w:fldCharType="end"/>
      </w:r>
      <w:r w:rsidR="00DB5BD2" w:rsidRPr="00F16271">
        <w:rPr>
          <w:color w:val="000000" w:themeColor="text1"/>
        </w:rPr>
        <w:t xml:space="preserve"> and</w:t>
      </w:r>
      <w:r w:rsidR="00DA13EE" w:rsidRPr="00F16271">
        <w:rPr>
          <w:color w:val="000000" w:themeColor="text1"/>
        </w:rPr>
        <w:t xml:space="preserve"> </w:t>
      </w:r>
      <w:r w:rsidR="00F9749E">
        <w:rPr>
          <w:color w:val="000000" w:themeColor="text1"/>
        </w:rPr>
        <w:t xml:space="preserve">was </w:t>
      </w:r>
      <w:r w:rsidR="00DB5BD2" w:rsidRPr="00F16271">
        <w:rPr>
          <w:color w:val="000000" w:themeColor="text1"/>
        </w:rPr>
        <w:t>one of th</w:t>
      </w:r>
      <w:r w:rsidR="00043BB9" w:rsidRPr="00F16271">
        <w:rPr>
          <w:color w:val="000000" w:themeColor="text1"/>
        </w:rPr>
        <w:t xml:space="preserve">e first organisms </w:t>
      </w:r>
      <w:r w:rsidR="00F16271">
        <w:rPr>
          <w:color w:val="000000" w:themeColor="text1"/>
        </w:rPr>
        <w:t>studied at the whole-genome level</w:t>
      </w:r>
      <w:r w:rsidR="00890612" w:rsidRPr="00F16271">
        <w:rPr>
          <w:color w:val="000000" w:themeColor="text1"/>
        </w:rPr>
        <w:fldChar w:fldCharType="begin"/>
      </w:r>
      <w:r w:rsidR="005F0BA1">
        <w:rPr>
          <w:color w:val="000000" w:themeColor="text1"/>
        </w:rPr>
        <w:instrText xml:space="preserve"> ADDIN ZOTERO_ITEM CSL_CITATION {"citationID":"27bsrsacdl","properties":{"formattedCitation":"{\\rtf \\super 7\\nosupersub{}}","plainCitation":"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PMID":"9278503"}}],"schema":"https://github.com/citation-style-language/schema/raw/master/csl-citation.json"} </w:instrText>
      </w:r>
      <w:r w:rsidR="00890612" w:rsidRPr="00F16271">
        <w:rPr>
          <w:color w:val="000000" w:themeColor="text1"/>
        </w:rPr>
        <w:fldChar w:fldCharType="separate"/>
      </w:r>
      <w:r w:rsidR="00A25F48" w:rsidRPr="00A25F48">
        <w:rPr>
          <w:rFonts w:ascii="Calibri" w:eastAsia="Times New Roman" w:cs="Times New Roman"/>
          <w:color w:val="000000"/>
          <w:vertAlign w:val="superscript"/>
        </w:rPr>
        <w:t>7</w:t>
      </w:r>
      <w:r w:rsidR="00890612" w:rsidRPr="00F16271">
        <w:rPr>
          <w:color w:val="000000" w:themeColor="text1"/>
        </w:rPr>
        <w:fldChar w:fldCharType="end"/>
      </w:r>
      <w:r w:rsidR="00DA13EE" w:rsidRPr="00F16271">
        <w:rPr>
          <w:color w:val="000000" w:themeColor="text1"/>
        </w:rPr>
        <w:t>.</w:t>
      </w:r>
      <w:r w:rsidR="00044BD7" w:rsidRPr="00F16271">
        <w:rPr>
          <w:color w:val="0000FF"/>
        </w:rPr>
        <w:t xml:space="preserve"> </w:t>
      </w:r>
      <w:r w:rsidR="009D10CD" w:rsidRPr="009D10CD">
        <w:rPr>
          <w:color w:val="000000" w:themeColor="text1"/>
        </w:rPr>
        <w:t xml:space="preserve">There have been </w:t>
      </w:r>
      <w:r w:rsidR="009D10CD">
        <w:rPr>
          <w:color w:val="000000" w:themeColor="text1"/>
        </w:rPr>
        <w:t xml:space="preserve">a number of </w:t>
      </w:r>
      <w:r w:rsidR="009D10CD" w:rsidRPr="009D10CD">
        <w:rPr>
          <w:color w:val="000000" w:themeColor="text1"/>
        </w:rPr>
        <w:t xml:space="preserve">studies of </w:t>
      </w:r>
      <w:r w:rsidR="009D10CD">
        <w:rPr>
          <w:color w:val="000000" w:themeColor="text1"/>
        </w:rPr>
        <w:t xml:space="preserve">the </w:t>
      </w:r>
      <w:r w:rsidR="009D10CD" w:rsidRPr="009D10CD">
        <w:rPr>
          <w:i/>
          <w:color w:val="000000" w:themeColor="text1"/>
        </w:rPr>
        <w:t>E. coli</w:t>
      </w:r>
      <w:r w:rsidR="009D10CD" w:rsidRPr="009D10CD">
        <w:rPr>
          <w:color w:val="000000" w:themeColor="text1"/>
        </w:rPr>
        <w:t xml:space="preserve"> transcriptome and</w:t>
      </w:r>
      <w:r w:rsidR="009D10CD">
        <w:rPr>
          <w:color w:val="000000" w:themeColor="text1"/>
        </w:rPr>
        <w:t>/or proteome in response to different growth conditions</w:t>
      </w:r>
      <w:r w:rsidR="009D10CD" w:rsidRPr="009D10CD">
        <w:rPr>
          <w:color w:val="000000" w:themeColor="text1"/>
        </w:rPr>
        <w:t>.</w:t>
      </w:r>
      <w:r w:rsidR="009D10CD">
        <w:rPr>
          <w:color w:val="0000FF"/>
        </w:rPr>
        <w:t xml:space="preserve"> </w:t>
      </w:r>
      <w:r w:rsidR="009D10CD" w:rsidRPr="009D10CD">
        <w:rPr>
          <w:color w:val="000000" w:themeColor="text1"/>
        </w:rPr>
        <w:t>For example, i</w:t>
      </w:r>
      <w:r w:rsidR="00635190">
        <w:rPr>
          <w:color w:val="000000" w:themeColor="text1"/>
        </w:rPr>
        <w:t>n</w:t>
      </w:r>
      <w:r w:rsidR="009D10CD" w:rsidRPr="009D10CD">
        <w:rPr>
          <w:color w:val="000000" w:themeColor="text1"/>
        </w:rPr>
        <w:t xml:space="preserve"> cells grow</w:t>
      </w:r>
      <w:r w:rsidR="001B146F">
        <w:rPr>
          <w:color w:val="000000" w:themeColor="text1"/>
        </w:rPr>
        <w:t>ing</w:t>
      </w:r>
      <w:r w:rsidR="009D10CD" w:rsidRPr="009D10CD">
        <w:rPr>
          <w:color w:val="000000" w:themeColor="text1"/>
        </w:rPr>
        <w:t xml:space="preserve"> at high density, expression of most amino</w:t>
      </w:r>
      <w:r w:rsidR="00737E49">
        <w:rPr>
          <w:color w:val="000000" w:themeColor="text1"/>
        </w:rPr>
        <w:t xml:space="preserve"> </w:t>
      </w:r>
      <w:r w:rsidR="009D10CD" w:rsidRPr="009D10CD">
        <w:rPr>
          <w:color w:val="000000" w:themeColor="text1"/>
        </w:rPr>
        <w:t>acid biosynthesis genes i</w:t>
      </w:r>
      <w:r w:rsidR="00CA5118" w:rsidRPr="009D10CD">
        <w:rPr>
          <w:color w:val="000000" w:themeColor="text1"/>
        </w:rPr>
        <w:t xml:space="preserve">s down-regulated </w:t>
      </w:r>
      <w:r w:rsidR="009D10CD" w:rsidRPr="009D10CD">
        <w:rPr>
          <w:color w:val="000000" w:themeColor="text1"/>
        </w:rPr>
        <w:t>and expression of c</w:t>
      </w:r>
      <w:r w:rsidR="00B102F5">
        <w:rPr>
          <w:color w:val="000000" w:themeColor="text1"/>
        </w:rPr>
        <w:t>haperone</w:t>
      </w:r>
      <w:r w:rsidR="009D10CD" w:rsidRPr="009D10CD">
        <w:rPr>
          <w:color w:val="000000" w:themeColor="text1"/>
        </w:rPr>
        <w:t>s is</w:t>
      </w:r>
      <w:r w:rsidR="00CA5118" w:rsidRPr="009D10CD">
        <w:rPr>
          <w:color w:val="000000" w:themeColor="text1"/>
        </w:rPr>
        <w:t xml:space="preserve"> up-regulated, </w:t>
      </w:r>
      <w:r w:rsidR="009D10CD" w:rsidRPr="009D10CD">
        <w:rPr>
          <w:color w:val="000000" w:themeColor="text1"/>
        </w:rPr>
        <w:t>s</w:t>
      </w:r>
      <w:r w:rsidR="00CA5118" w:rsidRPr="009D10CD">
        <w:rPr>
          <w:color w:val="000000" w:themeColor="text1"/>
        </w:rPr>
        <w:t>uggest</w:t>
      </w:r>
      <w:r w:rsidR="009D10CD" w:rsidRPr="009D10CD">
        <w:rPr>
          <w:color w:val="000000" w:themeColor="text1"/>
        </w:rPr>
        <w:t xml:space="preserve">ing </w:t>
      </w:r>
      <w:r w:rsidR="00A07A5D">
        <w:rPr>
          <w:color w:val="000000" w:themeColor="text1"/>
        </w:rPr>
        <w:t xml:space="preserve"> stresses</w:t>
      </w:r>
      <w:r w:rsidR="00CA5118" w:rsidRPr="009D10CD">
        <w:rPr>
          <w:color w:val="000000" w:themeColor="text1"/>
        </w:rPr>
        <w:t xml:space="preserve"> </w:t>
      </w:r>
      <w:r w:rsidR="00A07A5D">
        <w:rPr>
          <w:color w:val="000000" w:themeColor="text1"/>
        </w:rPr>
        <w:t>that</w:t>
      </w:r>
      <w:r w:rsidR="00CA5118" w:rsidRPr="009D10CD">
        <w:rPr>
          <w:color w:val="000000" w:themeColor="text1"/>
        </w:rPr>
        <w:t xml:space="preserve"> </w:t>
      </w:r>
      <w:r w:rsidR="00A07A5D">
        <w:rPr>
          <w:color w:val="000000" w:themeColor="text1"/>
        </w:rPr>
        <w:t xml:space="preserve">these </w:t>
      </w:r>
      <w:r w:rsidR="00CA5118" w:rsidRPr="009D10CD">
        <w:rPr>
          <w:color w:val="000000" w:themeColor="text1"/>
        </w:rPr>
        <w:t>cells</w:t>
      </w:r>
      <w:r w:rsidR="00A07A5D">
        <w:rPr>
          <w:color w:val="000000" w:themeColor="text1"/>
        </w:rPr>
        <w:t xml:space="preserve"> experience</w:t>
      </w:r>
      <w:r w:rsidR="00CA5118" w:rsidRPr="009D10CD">
        <w:rPr>
          <w:color w:val="000000" w:themeColor="text1"/>
        </w:rPr>
        <w:fldChar w:fldCharType="begin"/>
      </w:r>
      <w:r w:rsidR="005F0BA1">
        <w:rPr>
          <w:color w:val="000000" w:themeColor="text1"/>
        </w:rPr>
        <w:instrText xml:space="preserve"> ADDIN ZOTERO_ITEM CSL_CITATION {"citationID":"v26zg2fc","properties":{"formattedCitation":"{\\rtf \\super 8\\nosupersub{}}","plainCitation":"8"},"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D10CD">
        <w:rPr>
          <w:color w:val="000000" w:themeColor="text1"/>
        </w:rPr>
        <w:fldChar w:fldCharType="separate"/>
      </w:r>
      <w:r w:rsidR="00A25F48" w:rsidRPr="00A25F48">
        <w:rPr>
          <w:rFonts w:ascii="Calibri" w:eastAsia="Times New Roman" w:cs="Times New Roman"/>
          <w:color w:val="000000"/>
          <w:vertAlign w:val="superscript"/>
        </w:rPr>
        <w:t>8</w:t>
      </w:r>
      <w:r w:rsidR="00CA5118" w:rsidRPr="009D10CD">
        <w:rPr>
          <w:color w:val="000000" w:themeColor="text1"/>
        </w:rPr>
        <w:fldChar w:fldCharType="end"/>
      </w:r>
      <w:r w:rsidR="00CA5118" w:rsidRPr="009D10CD">
        <w:rPr>
          <w:color w:val="000000" w:themeColor="text1"/>
        </w:rPr>
        <w:t>.</w:t>
      </w:r>
      <w:r w:rsidR="00BF53F6" w:rsidRPr="00F16271">
        <w:rPr>
          <w:color w:val="0000FF"/>
        </w:rPr>
        <w:t xml:space="preserve"> </w:t>
      </w:r>
      <w:r w:rsidR="0058663C" w:rsidRPr="0058663C">
        <w:rPr>
          <w:color w:val="000000" w:themeColor="text1"/>
        </w:rPr>
        <w:t xml:space="preserve">Exposure of </w:t>
      </w:r>
      <w:r w:rsidR="00BF53F6" w:rsidRPr="0058663C">
        <w:rPr>
          <w:i/>
          <w:color w:val="000000" w:themeColor="text1"/>
        </w:rPr>
        <w:t>E. coli</w:t>
      </w:r>
      <w:r w:rsidR="00BF53F6" w:rsidRPr="0058663C">
        <w:rPr>
          <w:color w:val="000000" w:themeColor="text1"/>
        </w:rPr>
        <w:t xml:space="preserve"> </w:t>
      </w:r>
      <w:r w:rsidR="0058663C" w:rsidRPr="0058663C">
        <w:rPr>
          <w:color w:val="000000" w:themeColor="text1"/>
        </w:rPr>
        <w:t xml:space="preserve">to </w:t>
      </w:r>
      <w:r w:rsidR="00BF53F6" w:rsidRPr="0058663C">
        <w:rPr>
          <w:color w:val="000000" w:themeColor="text1"/>
        </w:rPr>
        <w:t>re</w:t>
      </w:r>
      <w:r w:rsidR="0058663C" w:rsidRPr="0058663C">
        <w:rPr>
          <w:color w:val="000000" w:themeColor="text1"/>
        </w:rPr>
        <w:t xml:space="preserve">duced temperature leads to changes in gene-expression patterns consistent with </w:t>
      </w:r>
      <w:r w:rsidR="00BF53F6" w:rsidRPr="0058663C">
        <w:rPr>
          <w:color w:val="000000" w:themeColor="text1"/>
        </w:rPr>
        <w:t>reduced metabolism and growth</w:t>
      </w:r>
      <w:r w:rsidR="00CA5118" w:rsidRPr="0058663C">
        <w:rPr>
          <w:color w:val="000000" w:themeColor="text1"/>
        </w:rPr>
        <w:fldChar w:fldCharType="begin"/>
      </w:r>
      <w:r w:rsidR="005F0BA1">
        <w:rPr>
          <w:color w:val="000000" w:themeColor="text1"/>
        </w:rPr>
        <w:instrText xml:space="preserve"> ADDIN ZOTERO_ITEM CSL_CITATION {"citationID":"pjSxdiZV","properties":{"formattedCitation":"{\\rtf \\super 9\\nosupersub{}}","plainCitation":"9"},"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PMID":"15932244"}}],"schema":"https://github.com/citation-style-language/schema/raw/master/csl-citation.json"} </w:instrText>
      </w:r>
      <w:r w:rsidR="00CA5118" w:rsidRPr="0058663C">
        <w:rPr>
          <w:color w:val="000000" w:themeColor="text1"/>
        </w:rPr>
        <w:fldChar w:fldCharType="separate"/>
      </w:r>
      <w:r w:rsidR="00A25F48" w:rsidRPr="00A25F48">
        <w:rPr>
          <w:rFonts w:ascii="Calibri" w:eastAsia="Times New Roman" w:cs="Times New Roman"/>
          <w:color w:val="000000"/>
          <w:vertAlign w:val="superscript"/>
        </w:rPr>
        <w:t>9</w:t>
      </w:r>
      <w:r w:rsidR="00CA5118" w:rsidRPr="0058663C">
        <w:rPr>
          <w:color w:val="000000" w:themeColor="text1"/>
        </w:rPr>
        <w:fldChar w:fldCharType="end"/>
      </w:r>
      <w:r w:rsidR="00BF53F6" w:rsidRPr="0058663C">
        <w:rPr>
          <w:color w:val="000000" w:themeColor="text1"/>
        </w:rPr>
        <w:t>.</w:t>
      </w:r>
      <w:r w:rsidR="00BF53F6" w:rsidRPr="00F16271">
        <w:rPr>
          <w:color w:val="0000FF"/>
        </w:rPr>
        <w:t xml:space="preserve"> </w:t>
      </w:r>
      <w:r w:rsidR="00B45F0F" w:rsidRPr="00B45F0F">
        <w:rPr>
          <w:color w:val="000000" w:themeColor="text1"/>
        </w:rPr>
        <w:t xml:space="preserve">Under long-term glucose starvation, mRNAs are generally down-regulated while </w:t>
      </w:r>
      <w:r w:rsidR="00B45F0F">
        <w:rPr>
          <w:color w:val="000000" w:themeColor="text1"/>
        </w:rPr>
        <w:t xml:space="preserve">the </w:t>
      </w:r>
      <w:r w:rsidR="00B45F0F" w:rsidRPr="00B45F0F">
        <w:rPr>
          <w:color w:val="000000" w:themeColor="text1"/>
        </w:rPr>
        <w:t>protein response is more varied</w:t>
      </w:r>
      <w:r w:rsidR="00B45F0F" w:rsidRPr="00B45F0F">
        <w:rPr>
          <w:color w:val="000000" w:themeColor="text1"/>
        </w:rPr>
        <w:fldChar w:fldCharType="begin"/>
      </w:r>
      <w:r w:rsidR="00150EA6">
        <w:rPr>
          <w:color w:val="000000" w:themeColor="text1"/>
        </w:rPr>
        <w:instrText xml:space="preserve"> ADDIN ZOTERO_ITEM CSL_CITATION {"citationID":"tKPaFkFP","properties":{"formattedCitation":"{\\rtf \\super 10\\nosupersub{}}","plainCitation":"10"},"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00B45F0F" w:rsidRPr="00B45F0F">
        <w:rPr>
          <w:color w:val="000000" w:themeColor="text1"/>
        </w:rPr>
        <w:fldChar w:fldCharType="separate"/>
      </w:r>
      <w:r w:rsidR="00150EA6" w:rsidRPr="00150EA6">
        <w:rPr>
          <w:rFonts w:ascii="Calibri"/>
          <w:color w:val="000000"/>
          <w:vertAlign w:val="superscript"/>
        </w:rPr>
        <w:t>10</w:t>
      </w:r>
      <w:r w:rsidR="00B45F0F" w:rsidRPr="00B45F0F">
        <w:rPr>
          <w:color w:val="000000" w:themeColor="text1"/>
        </w:rPr>
        <w:fldChar w:fldCharType="end"/>
      </w:r>
      <w:r w:rsidR="00B45F0F" w:rsidRPr="00B45F0F">
        <w:rPr>
          <w:color w:val="000000" w:themeColor="text1"/>
        </w:rPr>
        <w:t>.</w:t>
      </w:r>
      <w:r w:rsidR="00B45F0F">
        <w:rPr>
          <w:color w:val="000000" w:themeColor="text1"/>
        </w:rPr>
        <w:t xml:space="preserve"> </w:t>
      </w:r>
      <w:r w:rsidR="000A0263">
        <w:rPr>
          <w:color w:val="000000" w:themeColor="text1"/>
        </w:rPr>
        <w:t>Specifically, the c</w:t>
      </w:r>
      <w:r w:rsidR="00B45F0F" w:rsidRPr="00B45F0F">
        <w:rPr>
          <w:color w:val="000000" w:themeColor="text1"/>
        </w:rPr>
        <w:t xml:space="preserve">opy numbers of </w:t>
      </w:r>
      <w:r w:rsidR="00272744" w:rsidRPr="00B45F0F">
        <w:rPr>
          <w:color w:val="000000" w:themeColor="text1"/>
        </w:rPr>
        <w:t xml:space="preserve">proteins involved </w:t>
      </w:r>
      <w:r w:rsidR="00B45F0F" w:rsidRPr="00B45F0F">
        <w:rPr>
          <w:color w:val="000000" w:themeColor="text1"/>
        </w:rPr>
        <w:t xml:space="preserve">in </w:t>
      </w:r>
      <w:r w:rsidR="00272744" w:rsidRPr="00B45F0F">
        <w:rPr>
          <w:color w:val="000000" w:themeColor="text1"/>
        </w:rPr>
        <w:t xml:space="preserve">energy-intensive processes </w:t>
      </w:r>
      <w:r w:rsidR="00B45F0F" w:rsidRPr="00B45F0F">
        <w:rPr>
          <w:color w:val="000000" w:themeColor="text1"/>
        </w:rPr>
        <w:t>decl</w:t>
      </w:r>
      <w:r w:rsidR="00B45F0F">
        <w:rPr>
          <w:color w:val="000000" w:themeColor="text1"/>
        </w:rPr>
        <w:t>ine</w:t>
      </w:r>
      <w:r w:rsidR="00B45F0F" w:rsidRPr="00B45F0F">
        <w:rPr>
          <w:color w:val="000000" w:themeColor="text1"/>
        </w:rPr>
        <w:t xml:space="preserve"> </w:t>
      </w:r>
      <w:r w:rsidR="00B45F0F">
        <w:rPr>
          <w:color w:val="000000" w:themeColor="text1"/>
        </w:rPr>
        <w:t xml:space="preserve">whereas </w:t>
      </w:r>
      <w:r w:rsidR="00B45F0F" w:rsidRPr="00B45F0F">
        <w:rPr>
          <w:color w:val="000000" w:themeColor="text1"/>
        </w:rPr>
        <w:t xml:space="preserve">those of </w:t>
      </w:r>
      <w:r w:rsidR="00272744" w:rsidRPr="00B45F0F">
        <w:rPr>
          <w:color w:val="000000" w:themeColor="text1"/>
        </w:rPr>
        <w:t xml:space="preserve">proteins involved in nutrient metabolism remain </w:t>
      </w:r>
      <w:r w:rsidR="00CA028F" w:rsidRPr="00B45F0F">
        <w:rPr>
          <w:color w:val="000000" w:themeColor="text1"/>
        </w:rPr>
        <w:t>constant</w:t>
      </w:r>
      <w:r w:rsidR="00272744" w:rsidRPr="00B45F0F">
        <w:rPr>
          <w:color w:val="000000" w:themeColor="text1"/>
        </w:rPr>
        <w:t xml:space="preserve">, </w:t>
      </w:r>
      <w:r w:rsidR="00B45F0F" w:rsidRPr="00B45F0F">
        <w:rPr>
          <w:color w:val="000000" w:themeColor="text1"/>
        </w:rPr>
        <w:t>likely to provide the cell with the ability to jump-start metabolism when nutrients become available again.</w:t>
      </w:r>
      <w:r w:rsidR="009D10CD">
        <w:rPr>
          <w:color w:val="000000" w:themeColor="text1"/>
        </w:rPr>
        <w:t xml:space="preserve"> </w:t>
      </w:r>
      <w:r w:rsidR="002B581E">
        <w:rPr>
          <w:color w:val="000000" w:themeColor="text1"/>
        </w:rPr>
        <w:t xml:space="preserve">A few </w:t>
      </w:r>
      <w:r w:rsidR="00390078">
        <w:rPr>
          <w:color w:val="000000" w:themeColor="text1"/>
        </w:rPr>
        <w:t xml:space="preserve">other </w:t>
      </w:r>
      <w:r w:rsidR="002B581E">
        <w:rPr>
          <w:color w:val="000000" w:themeColor="text1"/>
        </w:rPr>
        <w:t>l</w:t>
      </w:r>
      <w:r w:rsidR="009D10CD">
        <w:rPr>
          <w:color w:val="000000" w:themeColor="text1"/>
        </w:rPr>
        <w:t xml:space="preserve">arger-scale studies </w:t>
      </w:r>
      <w:r w:rsidR="002B581E">
        <w:rPr>
          <w:color w:val="000000" w:themeColor="text1"/>
        </w:rPr>
        <w:t>have m</w:t>
      </w:r>
      <w:r w:rsidR="009D10CD">
        <w:rPr>
          <w:color w:val="000000" w:themeColor="text1"/>
        </w:rPr>
        <w:t>easure</w:t>
      </w:r>
      <w:r w:rsidR="002B581E">
        <w:rPr>
          <w:color w:val="000000" w:themeColor="text1"/>
        </w:rPr>
        <w:t>d</w:t>
      </w:r>
      <w:r w:rsidR="009D10CD">
        <w:rPr>
          <w:color w:val="000000" w:themeColor="text1"/>
        </w:rPr>
        <w:t xml:space="preserve"> mRNA and/or protein abundances unde</w:t>
      </w:r>
      <w:r w:rsidR="002B581E">
        <w:rPr>
          <w:color w:val="000000" w:themeColor="text1"/>
        </w:rPr>
        <w:t>r multiple conditions</w:t>
      </w:r>
      <w:r w:rsidR="009D10CD">
        <w:rPr>
          <w:color w:val="000000" w:themeColor="text1"/>
        </w:rPr>
        <w:fldChar w:fldCharType="begin"/>
      </w:r>
      <w:r w:rsidR="00150EA6">
        <w:rPr>
          <w:color w:val="000000" w:themeColor="text1"/>
        </w:rPr>
        <w:instrText xml:space="preserve"> ADDIN ZOTERO_ITEM CSL_CITATION {"citationID":"VIAOyhUw","properties":{"formattedCitation":"{\\rtf \\super 11\\uc0\\u8211{}14\\nosupersub{}}","plainCitation":"11–14"},"citationItems":[{"id":9,"uris":["http://zotero.org/users/local/FOPKHRFW/items/QU4JC9QC"],"uri":["http://zotero.org/users/local/FOPKHRFW/items/QU4JC9QC"],"itemData":{"id":9,"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date-parts":[["2015",2,18]]},"accessed":{"date-parts":[["2015",10,30]]},"PMID":"25741329","PMCID":"PMC4332353"}},{"id":117,"uris":["http://zotero.org/users/local/FOPKHRFW/items/FN84PVAR"],"uri":["http://zotero.org/users/local/FOPKHRFW/items/FN84PVAR"],"itemData":{"id":117,"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5",12,7]]},"accessed":{"date-parts":[["2015",12,22]]}}},{"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9D10CD">
        <w:rPr>
          <w:color w:val="000000" w:themeColor="text1"/>
        </w:rPr>
        <w:fldChar w:fldCharType="separate"/>
      </w:r>
      <w:r w:rsidR="00150EA6" w:rsidRPr="00150EA6">
        <w:rPr>
          <w:rFonts w:ascii="Calibri"/>
          <w:color w:val="000000"/>
          <w:vertAlign w:val="superscript"/>
        </w:rPr>
        <w:t>11–14</w:t>
      </w:r>
      <w:r w:rsidR="009D10CD">
        <w:rPr>
          <w:color w:val="000000" w:themeColor="text1"/>
        </w:rPr>
        <w:fldChar w:fldCharType="end"/>
      </w:r>
      <w:r w:rsidR="009D10CD">
        <w:rPr>
          <w:color w:val="000000" w:themeColor="text1"/>
        </w:rPr>
        <w:t>.</w:t>
      </w:r>
    </w:p>
    <w:p w14:paraId="22F01129" w14:textId="77777777" w:rsidR="001239B2" w:rsidRPr="008A24EF" w:rsidRDefault="001239B2" w:rsidP="005F56F1">
      <w:pPr>
        <w:rPr>
          <w:color w:val="0000FF"/>
        </w:rPr>
      </w:pPr>
    </w:p>
    <w:p w14:paraId="66E62E0C" w14:textId="6749C882"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w:t>
      </w:r>
      <w:r w:rsidR="00B45F0F">
        <w:t xml:space="preserve">does </w:t>
      </w:r>
      <w:r w:rsidR="006F290A">
        <w:t xml:space="preserve">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4752F524"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F16271">
        <w:t xml:space="preserve">for </w:t>
      </w:r>
      <w:r w:rsidR="00CE52AB">
        <w:t xml:space="preserve">approximately 2/3 of the </w:t>
      </w:r>
      <w:r>
        <w:t>conditions (Figure 1</w:t>
      </w:r>
      <w:r w:rsidR="005C33B3">
        <w:t xml:space="preserve"> and </w:t>
      </w:r>
      <w:r w:rsidR="002B581E">
        <w:t xml:space="preserve">Supplementary </w:t>
      </w:r>
      <w:r w:rsidR="005C33B3">
        <w:t>Table S1</w:t>
      </w:r>
      <w:r>
        <w:t xml:space="preserve">). </w:t>
      </w:r>
      <w:r w:rsidR="005C33B3">
        <w:t>We also measured central metabolic fluxes for a subset of conditions using glucose as carbon source (</w:t>
      </w:r>
      <w:r w:rsidR="002B581E">
        <w:t xml:space="preserve">Supplementary </w:t>
      </w:r>
      <w:r w:rsidR="005C33B3">
        <w:t xml:space="preserve">Table S1). </w:t>
      </w:r>
      <w:r>
        <w:t>Results from one of these conditions, long-term glucose starvation, have been presented previously</w:t>
      </w:r>
      <w:r>
        <w:fldChar w:fldCharType="begin"/>
      </w:r>
      <w:r w:rsidR="00150EA6">
        <w:instrText xml:space="preserve"> ADDIN ZOTERO_ITEM CSL_CITATION {"citationID":"FtmdxqOM","properties":{"formattedCitation":"{\\rtf \\super 10\\nosupersub{}}","plainCitation":"10"},"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fldChar w:fldCharType="separate"/>
      </w:r>
      <w:r w:rsidR="00150EA6" w:rsidRPr="00150EA6">
        <w:rPr>
          <w:rFonts w:ascii="Calibri"/>
          <w:vertAlign w:val="superscript"/>
        </w:rPr>
        <w:t>10</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 xml:space="preserve">conditions </w:t>
      </w:r>
      <w:r w:rsidR="00F9749E">
        <w:t>varying</w:t>
      </w:r>
      <w:r w:rsidR="00D76036">
        <w:t xml:space="preserve"> Mg</w:t>
      </w:r>
      <w:r w:rsidR="00D76036" w:rsidRPr="00D76036">
        <w:rPr>
          <w:vertAlign w:val="superscript"/>
        </w:rPr>
        <w:t>2</w:t>
      </w:r>
      <w:r w:rsidR="00F9749E">
        <w:rPr>
          <w:vertAlign w:val="superscript"/>
        </w:rPr>
        <w:t>+</w:t>
      </w:r>
      <w:r w:rsidR="00D76036">
        <w:t xml:space="preserve"> </w:t>
      </w:r>
      <w:r w:rsidR="00572BF0">
        <w:t>and Na</w:t>
      </w:r>
      <w:r w:rsidR="00166861" w:rsidRPr="00166861">
        <w:rPr>
          <w:vertAlign w:val="superscript"/>
        </w:rPr>
        <w:t>+</w:t>
      </w:r>
      <w:r>
        <w:t xml:space="preserve"> </w:t>
      </w:r>
      <w:r w:rsidR="00390078">
        <w:t>concentrations</w:t>
      </w:r>
      <w:r>
        <w:t xml:space="preserve">. </w:t>
      </w:r>
    </w:p>
    <w:p w14:paraId="0DF99862" w14:textId="3978B3B2" w:rsidR="00FC5D83" w:rsidRPr="00FC5D83" w:rsidRDefault="00FC5D83" w:rsidP="0077747E">
      <w:pPr>
        <w:tabs>
          <w:tab w:val="left" w:pos="6245"/>
        </w:tabs>
      </w:pPr>
    </w:p>
    <w:p w14:paraId="7F6DBB6F" w14:textId="54933128" w:rsidR="00CE52AB" w:rsidRPr="00FC5D83" w:rsidRDefault="00CE52AB" w:rsidP="00CE52AB">
      <w:r>
        <w:t xml:space="preserve">Measurements of </w:t>
      </w:r>
      <w:r w:rsidR="00881210">
        <w:t xml:space="preserve">RNA and protein abundances were </w:t>
      </w:r>
      <w:r>
        <w:t xml:space="preserve">carried out as previously </w:t>
      </w:r>
      <w:r w:rsidR="00881210">
        <w:t>described</w:t>
      </w:r>
      <w:r w:rsidR="00881210">
        <w:fldChar w:fldCharType="begin"/>
      </w:r>
      <w:r w:rsidR="00150EA6">
        <w:instrText xml:space="preserve"> ADDIN ZOTERO_ITEM CSL_CITATION {"citationID":"soX3TNSf","properties":{"formattedCitation":"{\\rtf \\super 10\\nosupersub{}}","plainCitation":"10"},"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00881210">
        <w:fldChar w:fldCharType="separate"/>
      </w:r>
      <w:r w:rsidR="00150EA6" w:rsidRPr="00150EA6">
        <w:rPr>
          <w:rFonts w:ascii="Calibri"/>
          <w:vertAlign w:val="superscript"/>
        </w:rPr>
        <w:t>10</w:t>
      </w:r>
      <w:r w:rsidR="00881210">
        <w:fldChar w:fldCharType="end"/>
      </w:r>
      <w:r w:rsidR="00881210">
        <w:t xml:space="preserve">. All resulting data sets were checked for quality, normalized, and log-transformed. </w:t>
      </w:r>
      <w:r w:rsidR="00640049" w:rsidRPr="00640049">
        <w:t>O</w:t>
      </w:r>
      <w:r w:rsidRPr="00640049">
        <w:t xml:space="preserve">ur final data set consisted of </w:t>
      </w:r>
      <w:r w:rsidR="00640049" w:rsidRPr="00640049">
        <w:t>152</w:t>
      </w:r>
      <w:r w:rsidR="002A6E4A" w:rsidRPr="00640049">
        <w:t xml:space="preserve"> </w:t>
      </w:r>
      <w:r w:rsidR="008217C8" w:rsidRPr="00640049">
        <w:t>RNA samples,</w:t>
      </w:r>
      <w:r w:rsidR="00640049" w:rsidRPr="00640049">
        <w:t xml:space="preserve"> 105</w:t>
      </w:r>
      <w:r w:rsidRPr="00640049">
        <w:t xml:space="preserve"> </w:t>
      </w:r>
      <w:r w:rsidR="008217C8" w:rsidRPr="00640049">
        <w:t xml:space="preserve">protein </w:t>
      </w:r>
      <w:r w:rsidR="005C33B3">
        <w:t xml:space="preserve">samples, </w:t>
      </w:r>
      <w:r w:rsidR="00F8621A">
        <w:t>and 65</w:t>
      </w:r>
      <w:r w:rsidR="00AB38F5" w:rsidRPr="00640049">
        <w:t xml:space="preserve"> </w:t>
      </w:r>
      <w:r w:rsidR="00093E5D" w:rsidRPr="00640049">
        <w:t>flux</w:t>
      </w:r>
      <w:r w:rsidR="00AB38F5" w:rsidRPr="00640049">
        <w:t xml:space="preserve"> </w:t>
      </w:r>
      <w:r w:rsidR="008217C8" w:rsidRPr="00640049">
        <w:t>samples</w:t>
      </w:r>
      <w:r w:rsidR="00150EA6">
        <w:t xml:space="preserve"> </w:t>
      </w:r>
      <w:r w:rsidR="00150EA6" w:rsidRPr="00640049">
        <w:t>(</w:t>
      </w:r>
      <w:r w:rsidR="00150EA6">
        <w:t xml:space="preserve">Supplementary </w:t>
      </w:r>
      <w:r w:rsidR="00150EA6" w:rsidRPr="00640049">
        <w:t xml:space="preserve">Table </w:t>
      </w:r>
      <w:r w:rsidR="00150EA6">
        <w:t>S</w:t>
      </w:r>
      <w:r w:rsidR="00150EA6" w:rsidRPr="00640049">
        <w:t>1)</w:t>
      </w:r>
      <w:r w:rsidR="00F16271" w:rsidRPr="00640049">
        <w:t xml:space="preserve"> </w:t>
      </w:r>
      <w:r w:rsidR="00F8621A">
        <w:t>59 of</w:t>
      </w:r>
      <w:r w:rsidR="00150EA6">
        <w:t xml:space="preserve"> the flux samples</w:t>
      </w:r>
      <w:r w:rsidR="005C33B3">
        <w:t xml:space="preserve"> </w:t>
      </w:r>
      <w:r w:rsidR="00F8621A">
        <w:t xml:space="preserve">are </w:t>
      </w:r>
      <w:r w:rsidR="00AB38F5" w:rsidRPr="00640049">
        <w:t>associated with high Mg</w:t>
      </w:r>
      <w:r w:rsidR="00AB38F5" w:rsidRPr="00640049">
        <w:rPr>
          <w:vertAlign w:val="superscript"/>
        </w:rPr>
        <w:t>+2</w:t>
      </w:r>
      <w:r w:rsidR="00AB38F5" w:rsidRPr="00640049">
        <w:t xml:space="preserve"> and high Na</w:t>
      </w:r>
      <w:r w:rsidR="00AB38F5" w:rsidRPr="00640049">
        <w:rPr>
          <w:vertAlign w:val="superscript"/>
        </w:rPr>
        <w:t>+</w:t>
      </w:r>
      <w:r w:rsidR="00AB38F5" w:rsidRPr="00640049">
        <w:t xml:space="preserve"> experiments</w:t>
      </w:r>
      <w:r w:rsidR="00F16271" w:rsidRPr="00640049">
        <w:t>.</w:t>
      </w:r>
    </w:p>
    <w:p w14:paraId="43216E4D" w14:textId="70AEFF98" w:rsidR="002A6E4A" w:rsidRDefault="002A6E4A" w:rsidP="007B145B"/>
    <w:p w14:paraId="77ED53FB" w14:textId="4737CEC2" w:rsidR="006F70EB" w:rsidRDefault="00881210" w:rsidP="006F70EB">
      <w:r>
        <w:t xml:space="preserve">Our raw RNA-seq data </w:t>
      </w:r>
      <w:r w:rsidR="002A6E4A">
        <w:t xml:space="preserve">covers </w:t>
      </w:r>
      <w:r w:rsidR="007B145B" w:rsidRPr="00C16CA5">
        <w:t xml:space="preserve">4279 </w:t>
      </w:r>
      <w:r>
        <w:t>dis</w:t>
      </w:r>
      <w:r w:rsidR="008217C8">
        <w:t xml:space="preserve">tinct mRNAs, </w:t>
      </w:r>
      <w:r w:rsidR="002A6E4A">
        <w:t>our protein data covers 4201 distinct proteins</w:t>
      </w:r>
      <w:r w:rsidR="005C33B3">
        <w:t>,</w:t>
      </w:r>
      <w:r w:rsidR="008217C8">
        <w:t xml:space="preserve"> and </w:t>
      </w:r>
      <w:r w:rsidR="00390078">
        <w:t xml:space="preserve">our </w:t>
      </w:r>
      <w:r w:rsidR="005C33B3">
        <w:t>flux</w:t>
      </w:r>
      <w:r w:rsidR="008217C8">
        <w:t xml:space="preserve"> data covers 13 different </w:t>
      </w:r>
      <w:r w:rsidR="007F0E96">
        <w:t>metabolic reactions</w:t>
      </w:r>
      <w:r>
        <w:t>. All raw data files are available in appropriate repositories (see Methods for details), and final processed data are available as Supp</w:t>
      </w:r>
      <w:r w:rsidR="00F16271">
        <w:t>lementary</w:t>
      </w:r>
      <w:r>
        <w:t xml:space="preserve"> Tables</w:t>
      </w:r>
      <w:r w:rsidR="008217C8">
        <w:t xml:space="preserve"> </w:t>
      </w:r>
      <w:r w:rsidR="0023372E">
        <w:t>S</w:t>
      </w:r>
      <w:r w:rsidR="00D67E01">
        <w:t>2</w:t>
      </w:r>
      <w:r w:rsidR="008217C8">
        <w:t>,</w:t>
      </w:r>
      <w:r w:rsidR="008F5AAF">
        <w:t xml:space="preserve"> </w:t>
      </w:r>
      <w:r w:rsidR="0023372E">
        <w:t>S</w:t>
      </w:r>
      <w:r w:rsidR="00D67E01">
        <w:t>3</w:t>
      </w:r>
      <w:r w:rsidR="005C33B3">
        <w:t>,</w:t>
      </w:r>
      <w:r w:rsidR="00504EC7">
        <w:t xml:space="preserve"> and </w:t>
      </w:r>
      <w:r w:rsidR="0023372E">
        <w:t>S</w:t>
      </w:r>
      <w:r w:rsidR="00D67E01">
        <w:t>4</w:t>
      </w:r>
      <w:r w:rsidR="008F5AAF">
        <w:t>.</w:t>
      </w:r>
    </w:p>
    <w:p w14:paraId="15A3B659" w14:textId="77777777" w:rsidR="00372924" w:rsidRDefault="00372924" w:rsidP="006F70EB"/>
    <w:p w14:paraId="44973944" w14:textId="029A8874" w:rsidR="00372924" w:rsidRDefault="00AA45EE" w:rsidP="006F70EB">
      <w:pPr>
        <w:rPr>
          <w:i/>
        </w:rPr>
      </w:pPr>
      <w:r w:rsidRPr="003F413A">
        <w:t>Finally, we measured growth rate</w:t>
      </w:r>
      <w:r w:rsidR="007F0E96">
        <w:t>s</w:t>
      </w:r>
      <w:r w:rsidRPr="003F413A">
        <w:t xml:space="preserve"> in exponential phase for all experimental conditions. We found that doubling times varied between 50 and 100 minutes among the various conditions (Figure 2). Growth was the fastest when glucose was used as carbon source and the slowest when the carbon source was lactose. Growth was also reduced for high Na</w:t>
      </w:r>
      <w:r w:rsidRPr="003F413A">
        <w:rPr>
          <w:vertAlign w:val="superscript"/>
        </w:rPr>
        <w:t>+</w:t>
      </w:r>
      <w:r w:rsidRPr="003F413A">
        <w:t xml:space="preserve"> concentrations and very high or low Mg</w:t>
      </w:r>
      <w:r w:rsidRPr="003F413A">
        <w:rPr>
          <w:vertAlign w:val="superscript"/>
        </w:rPr>
        <w:t>2+</w:t>
      </w:r>
      <w:r w:rsidRPr="003F413A">
        <w:t xml:space="preserve"> concentrations. Surprisingly, </w:t>
      </w:r>
      <w:r w:rsidR="003F413A" w:rsidRPr="003F413A">
        <w:t>we found a broad range of Mg</w:t>
      </w:r>
      <w:r w:rsidR="003F413A" w:rsidRPr="003F413A">
        <w:rPr>
          <w:vertAlign w:val="superscript"/>
        </w:rPr>
        <w:t>2+</w:t>
      </w:r>
      <w:r w:rsidR="003F413A" w:rsidRPr="003F413A">
        <w:t xml:space="preserve"> concentrations (0.02mM to 200mM) in which growth rate remained virtually unchanged</w:t>
      </w:r>
      <w:r w:rsidR="00D96440" w:rsidRPr="003F413A">
        <w:t xml:space="preserve"> (Figure 2)</w:t>
      </w:r>
      <w:r w:rsidR="004D68D5" w:rsidRPr="003F413A">
        <w:t>.</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69CE3C7" w:rsidR="006F70EB" w:rsidRDefault="00B67655" w:rsidP="006F70EB">
      <w:r w:rsidRPr="00B67655">
        <w:t xml:space="preserve">To identify broad trends of gene expression among the different growth conditions, we performed hierarchical clustering on both mRNA and protein abundances (Figures </w:t>
      </w:r>
      <w:r w:rsidR="00AA4FB1">
        <w:t>3</w:t>
      </w:r>
      <w:r w:rsidRPr="00B67655">
        <w:t xml:space="preserve"> and </w:t>
      </w:r>
      <w:r w:rsidR="00AA4FB1">
        <w:t>4</w:t>
      </w:r>
      <w:r w:rsidRPr="00B67655">
        <w:t>). For mRNA, we found that differences in gene expression were primarily driven by the growth phase (exponential vs. stationary/late stationary). Nea</w:t>
      </w:r>
      <w:r w:rsidR="00CE52AB">
        <w:t xml:space="preserve">rly </w:t>
      </w:r>
      <w:r w:rsidR="004D68D5" w:rsidRPr="004D68D5">
        <w:t>all</w:t>
      </w:r>
      <w:r w:rsidR="0041515C">
        <w:t xml:space="preserve"> </w:t>
      </w:r>
      <w:r w:rsidR="004D68D5">
        <w:t>exponential</w:t>
      </w:r>
      <w:r w:rsidRPr="00B67655">
        <w:t xml:space="preserve"> samples clustered together in one group, separate from the vast majority of stationary and late-stationary samples (Figure </w:t>
      </w:r>
      <w:r w:rsidR="00AA4FB1">
        <w:t>3</w:t>
      </w:r>
      <w:r w:rsidRPr="00B67655">
        <w:t>). Mg</w:t>
      </w:r>
      <w:r w:rsidRPr="007A1633">
        <w:rPr>
          <w:vertAlign w:val="superscript"/>
        </w:rPr>
        <w:t>2</w:t>
      </w:r>
      <w:r w:rsidR="00F9749E">
        <w:rPr>
          <w:vertAlign w:val="superscript"/>
        </w:rPr>
        <w:t>+</w:t>
      </w:r>
      <w:r w:rsidRPr="00B67655">
        <w:t xml:space="preserve"> levels, Na</w:t>
      </w:r>
      <w:r w:rsidRPr="007A1633">
        <w:rPr>
          <w:vertAlign w:val="superscript"/>
        </w:rPr>
        <w:t>+</w:t>
      </w:r>
      <w:r w:rsidRPr="00B67655">
        <w:t xml:space="preserve"> levels, and carbon source had less influence on the</w:t>
      </w:r>
      <w:r w:rsidR="007A1633">
        <w:t xml:space="preserve"> clustering results. We also foun</w:t>
      </w:r>
      <w:r w:rsidRPr="00B67655">
        <w:t xml:space="preserve">d a similar </w:t>
      </w:r>
      <w:r w:rsidR="007A1633">
        <w:t>result</w:t>
      </w:r>
      <w:r w:rsidRPr="00B67655">
        <w:t xml:space="preserve"> for protein abundances (Figure </w:t>
      </w:r>
      <w:r w:rsidR="00AA4FB1">
        <w:t>4</w:t>
      </w:r>
      <w:r w:rsidRPr="00B67655">
        <w:t xml:space="preserve">). </w:t>
      </w:r>
      <w:r w:rsidR="007A1633">
        <w:t>T</w:t>
      </w:r>
      <w:r w:rsidRPr="00B67655">
        <w:t xml:space="preserve">he </w:t>
      </w:r>
      <w:r w:rsidR="007A1633">
        <w:t>exponential-</w:t>
      </w:r>
      <w:r w:rsidRPr="00B67655">
        <w:t>phase samples grouped together</w:t>
      </w:r>
      <w:r w:rsidR="007A1633">
        <w:t xml:space="preserve">, </w:t>
      </w:r>
      <w:r w:rsidRPr="00B67655">
        <w:t xml:space="preserve">separated from stationary and late stationary samples. </w:t>
      </w:r>
      <w:r w:rsidR="00526C9C">
        <w:t xml:space="preserve">Similarly, </w:t>
      </w:r>
      <w:r w:rsidRPr="00B67655">
        <w:t>Na</w:t>
      </w:r>
      <w:r w:rsidR="007A1633" w:rsidRPr="007A1633">
        <w:rPr>
          <w:vertAlign w:val="superscript"/>
        </w:rPr>
        <w:t>+</w:t>
      </w:r>
      <w:r w:rsidRPr="00B67655">
        <w:t xml:space="preserve"> lev</w:t>
      </w:r>
      <w:r w:rsidR="00526C9C">
        <w:t xml:space="preserve">els and carbon sources </w:t>
      </w:r>
      <w:r w:rsidRPr="00B67655">
        <w:t xml:space="preserve">also </w:t>
      </w:r>
      <w:r w:rsidR="00526C9C">
        <w:t xml:space="preserve">seemed to be </w:t>
      </w:r>
      <w:r w:rsidRPr="00B67655">
        <w:t>grouped together</w:t>
      </w:r>
      <w:r w:rsidR="00526C9C">
        <w:t xml:space="preserve"> upon clustering</w:t>
      </w:r>
      <w:r w:rsidRPr="00B67655">
        <w:t>.</w:t>
      </w:r>
    </w:p>
    <w:p w14:paraId="63897D21" w14:textId="77777777" w:rsidR="006F70EB" w:rsidRDefault="006F70EB" w:rsidP="006F70EB"/>
    <w:p w14:paraId="7C2A337C" w14:textId="1A9FAE69" w:rsidR="00B67655" w:rsidRPr="006F70EB" w:rsidRDefault="00B67655" w:rsidP="006F70EB">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00F9749E">
        <w:rPr>
          <w:vertAlign w:val="superscript"/>
        </w:rPr>
        <w:t>+</w:t>
      </w:r>
      <w:r w:rsidRPr="00B67655">
        <w:t xml:space="preserve"> level, Na</w:t>
      </w:r>
      <w:r w:rsidRPr="00870504">
        <w:rPr>
          <w:vertAlign w:val="superscript"/>
        </w:rPr>
        <w:t>+</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w:t>
      </w:r>
      <w:r w:rsidR="00F16271">
        <w:t xml:space="preserve">s the height of the dendrogram </w:t>
      </w:r>
      <w:r w:rsidRPr="00B67655">
        <w:t>produced</w:t>
      </w:r>
      <w:r w:rsidR="00F16271">
        <w:t xml:space="preserve"> by the hierarchical clustering</w:t>
      </w:r>
      <w:r w:rsidRPr="00B67655">
        <w:t xml:space="preserve"> from the two selected leafs to the point where the two branches merge. We then converted each mean cophenetic distance into a </w:t>
      </w:r>
      <w:r w:rsidRPr="00B002D1">
        <w:rPr>
          <w:i/>
        </w:rPr>
        <w:t>z</w:t>
      </w:r>
      <w:r w:rsidRPr="00526C9C">
        <w:t>-score</w:t>
      </w:r>
      <w:r w:rsidRPr="00B67655">
        <w:t xml:space="preserve">, by resampling mean cophenetic distances from dendograms with reshuffled leaf assignments. A </w:t>
      </w:r>
      <w:r w:rsidRPr="00B002D1">
        <w:rPr>
          <w:i/>
        </w:rPr>
        <w:t>z</w:t>
      </w:r>
      <w:r w:rsidRPr="00526C9C">
        <w:t>-score</w:t>
      </w:r>
      <w:r w:rsidR="007278D7">
        <w:t xml:space="preserve"> below </w:t>
      </w:r>
      <w:r w:rsidR="007229C2" w:rsidRPr="00F16271">
        <w:t>−</w:t>
      </w:r>
      <w:r w:rsidR="00554522">
        <w:t>1.96</w:t>
      </w:r>
      <w:r w:rsidRPr="00B67655">
        <w:t xml:space="preserve"> indicates that the mRNA or protein abundances are clustered significantly by the corresponding variable.</w:t>
      </w:r>
    </w:p>
    <w:p w14:paraId="560C654A" w14:textId="1D089E22" w:rsidR="00B67655" w:rsidRPr="00B67655"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 xml:space="preserve">We found that mRNA abundances were significantly clustered by growth phase, with a </w:t>
      </w:r>
      <w:r w:rsidRPr="00526C9C">
        <w:rPr>
          <w:rFonts w:eastAsiaTheme="minorEastAsia" w:cstheme="minorBidi"/>
          <w:b w:val="0"/>
          <w:bCs w:val="0"/>
          <w:i/>
          <w:color w:val="auto"/>
        </w:rPr>
        <w:t>z</w:t>
      </w:r>
      <w:r w:rsidR="00526C9C">
        <w:rPr>
          <w:rFonts w:eastAsiaTheme="minorEastAsia" w:cstheme="minorBidi"/>
          <w:b w:val="0"/>
          <w:bCs w:val="0"/>
          <w:color w:val="auto"/>
        </w:rPr>
        <w:t xml:space="preserve">-score of </w:t>
      </w:r>
      <w:r w:rsidR="007229C2" w:rsidRPr="00F16271">
        <w:rPr>
          <w:color w:val="auto"/>
        </w:rPr>
        <w:t>−</w:t>
      </w:r>
      <w:r w:rsidRPr="00B67655">
        <w:rPr>
          <w:rFonts w:eastAsiaTheme="minorEastAsia" w:cstheme="minorBidi"/>
          <w:b w:val="0"/>
          <w:bCs w:val="0"/>
          <w:color w:val="auto"/>
        </w:rPr>
        <w:t>23.99 (Table 1). Na</w:t>
      </w:r>
      <w:r w:rsidRPr="00870504">
        <w:rPr>
          <w:rFonts w:eastAsiaTheme="minorEastAsia" w:cstheme="minorBidi"/>
          <w:b w:val="0"/>
          <w:bCs w:val="0"/>
          <w:color w:val="auto"/>
          <w:vertAlign w:val="superscript"/>
        </w:rPr>
        <w:t>+</w:t>
      </w:r>
      <w:r w:rsidRPr="00B67655">
        <w:rPr>
          <w:rFonts w:eastAsiaTheme="minorEastAsia" w:cstheme="minorBidi"/>
          <w:b w:val="0"/>
          <w:bCs w:val="0"/>
          <w:color w:val="auto"/>
        </w:rPr>
        <w:t xml:space="preserve"> and Mg</w:t>
      </w:r>
      <w:r w:rsidRPr="00870504">
        <w:rPr>
          <w:rFonts w:eastAsiaTheme="minorEastAsia" w:cstheme="minorBidi"/>
          <w:b w:val="0"/>
          <w:bCs w:val="0"/>
          <w:color w:val="auto"/>
          <w:vertAlign w:val="superscript"/>
        </w:rPr>
        <w:t>2</w:t>
      </w:r>
      <w:r w:rsidR="00F9749E">
        <w:rPr>
          <w:rFonts w:eastAsiaTheme="minorEastAsia" w:cstheme="minorBidi"/>
          <w:b w:val="0"/>
          <w:bCs w:val="0"/>
          <w:color w:val="auto"/>
          <w:vertAlign w:val="superscript"/>
        </w:rPr>
        <w:t>+</w:t>
      </w:r>
      <w:r w:rsidRPr="00B67655">
        <w:rPr>
          <w:rFonts w:eastAsiaTheme="minorEastAsia" w:cstheme="minorBidi"/>
          <w:b w:val="0"/>
          <w:bCs w:val="0"/>
          <w:color w:val="auto"/>
        </w:rPr>
        <w:t xml:space="preserve"> levels displayed the next-largest </w:t>
      </w:r>
      <w:r w:rsidRPr="00526C9C">
        <w:rPr>
          <w:rFonts w:eastAsiaTheme="minorEastAsia" w:cstheme="minorBidi"/>
          <w:b w:val="0"/>
          <w:bCs w:val="0"/>
          <w:i/>
          <w:color w:val="auto"/>
        </w:rPr>
        <w:t>z</w:t>
      </w:r>
      <w:r w:rsidRPr="00B67655">
        <w:rPr>
          <w:rFonts w:eastAsiaTheme="minorEastAsia" w:cstheme="minorBidi"/>
          <w:b w:val="0"/>
          <w:bCs w:val="0"/>
          <w:color w:val="auto"/>
        </w:rPr>
        <w:t>-sco</w:t>
      </w:r>
      <w:r w:rsidR="00526C9C">
        <w:rPr>
          <w:rFonts w:eastAsiaTheme="minorEastAsia" w:cstheme="minorBidi"/>
          <w:b w:val="0"/>
          <w:bCs w:val="0"/>
          <w:color w:val="auto"/>
        </w:rPr>
        <w:t xml:space="preserve">res by magnitude, of </w:t>
      </w:r>
      <w:r w:rsidR="007229C2" w:rsidRPr="00F16271">
        <w:rPr>
          <w:color w:val="auto"/>
        </w:rPr>
        <w:t>−</w:t>
      </w:r>
      <w:r w:rsidR="00526C9C">
        <w:rPr>
          <w:rFonts w:eastAsiaTheme="minorEastAsia" w:cstheme="minorBidi"/>
          <w:b w:val="0"/>
          <w:bCs w:val="0"/>
          <w:color w:val="auto"/>
        </w:rPr>
        <w:t xml:space="preserve">1.54 and </w:t>
      </w:r>
      <w:r w:rsidR="007229C2" w:rsidRPr="00F16271">
        <w:rPr>
          <w:color w:val="auto"/>
        </w:rPr>
        <w:t>−</w:t>
      </w:r>
      <w:r w:rsidRPr="00B67655">
        <w:rPr>
          <w:rFonts w:eastAsiaTheme="minorEastAsia" w:cstheme="minorBidi"/>
          <w:b w:val="0"/>
          <w:bCs w:val="0"/>
          <w:color w:val="auto"/>
        </w:rPr>
        <w:t xml:space="preserve">1.46, but </w:t>
      </w:r>
      <w:r w:rsidR="00526C9C">
        <w:rPr>
          <w:rFonts w:eastAsiaTheme="minorEastAsia" w:cstheme="minorBidi"/>
          <w:b w:val="0"/>
          <w:bCs w:val="0"/>
          <w:color w:val="auto"/>
        </w:rPr>
        <w:t xml:space="preserve">these were </w:t>
      </w:r>
      <w:r w:rsidRPr="00B67655">
        <w:rPr>
          <w:rFonts w:eastAsiaTheme="minorEastAsia" w:cstheme="minorBidi"/>
          <w:b w:val="0"/>
          <w:bCs w:val="0"/>
          <w:color w:val="auto"/>
        </w:rPr>
        <w:t>not significantly different</w:t>
      </w:r>
      <w:r w:rsidR="00870504">
        <w:rPr>
          <w:rFonts w:eastAsiaTheme="minorEastAsia" w:cstheme="minorBidi"/>
          <w:b w:val="0"/>
          <w:bCs w:val="0"/>
          <w:color w:val="auto"/>
        </w:rPr>
        <w:t xml:space="preserve"> from zero. The </w:t>
      </w:r>
      <w:r w:rsidR="00870504" w:rsidRPr="00526C9C">
        <w:rPr>
          <w:rFonts w:eastAsiaTheme="minorEastAsia" w:cstheme="minorBidi"/>
          <w:b w:val="0"/>
          <w:bCs w:val="0"/>
          <w:i/>
          <w:color w:val="auto"/>
        </w:rPr>
        <w:t>z</w:t>
      </w:r>
      <w:r w:rsidR="00870504">
        <w:rPr>
          <w:rFonts w:eastAsiaTheme="minorEastAsia" w:cstheme="minorBidi"/>
          <w:b w:val="0"/>
          <w:bCs w:val="0"/>
          <w:color w:val="auto"/>
        </w:rPr>
        <w:t>-score for</w:t>
      </w:r>
      <w:r w:rsidRPr="00B67655">
        <w:rPr>
          <w:rFonts w:eastAsiaTheme="minorEastAsia" w:cstheme="minorBidi"/>
          <w:b w:val="0"/>
          <w:bCs w:val="0"/>
          <w:color w:val="auto"/>
        </w:rPr>
        <w:t xml:space="preserve"> carbon source </w:t>
      </w:r>
      <w:r w:rsidR="00526C9C">
        <w:rPr>
          <w:rFonts w:eastAsiaTheme="minorEastAsia" w:cstheme="minorBidi"/>
          <w:b w:val="0"/>
          <w:bCs w:val="0"/>
          <w:color w:val="auto"/>
        </w:rPr>
        <w:t>was</w:t>
      </w:r>
      <w:r w:rsidR="00870504">
        <w:rPr>
          <w:rFonts w:eastAsiaTheme="minorEastAsia" w:cstheme="minorBidi"/>
          <w:b w:val="0"/>
          <w:bCs w:val="0"/>
          <w:color w:val="auto"/>
        </w:rPr>
        <w:t xml:space="preserve"> 1.16</w:t>
      </w:r>
      <w:r w:rsidR="00B002D1">
        <w:rPr>
          <w:rFonts w:eastAsiaTheme="minorEastAsia" w:cstheme="minorBidi"/>
          <w:b w:val="0"/>
          <w:bCs w:val="0"/>
          <w:color w:val="auto"/>
        </w:rPr>
        <w:t xml:space="preserve">, </w:t>
      </w:r>
      <w:r w:rsidR="00870504">
        <w:rPr>
          <w:rFonts w:eastAsiaTheme="minorEastAsia" w:cstheme="minorBidi"/>
          <w:b w:val="0"/>
          <w:bCs w:val="0"/>
          <w:color w:val="auto"/>
        </w:rPr>
        <w:t xml:space="preserve">which </w:t>
      </w:r>
      <w:r w:rsidR="00526C9C">
        <w:rPr>
          <w:rFonts w:eastAsiaTheme="minorEastAsia" w:cstheme="minorBidi"/>
          <w:b w:val="0"/>
          <w:bCs w:val="0"/>
          <w:color w:val="auto"/>
        </w:rPr>
        <w:t xml:space="preserve">implies that </w:t>
      </w:r>
      <w:r w:rsidR="00870504">
        <w:rPr>
          <w:rFonts w:eastAsiaTheme="minorEastAsia" w:cstheme="minorBidi"/>
          <w:b w:val="0"/>
          <w:bCs w:val="0"/>
          <w:color w:val="auto"/>
        </w:rPr>
        <w:t xml:space="preserve">there is no significant clustering </w:t>
      </w:r>
      <w:r w:rsidR="0067765D">
        <w:rPr>
          <w:rFonts w:eastAsiaTheme="minorEastAsia" w:cstheme="minorBidi"/>
          <w:b w:val="0"/>
          <w:bCs w:val="0"/>
          <w:color w:val="auto"/>
        </w:rPr>
        <w:t xml:space="preserve">by carbon source </w:t>
      </w:r>
      <w:r w:rsidR="00870504">
        <w:rPr>
          <w:rFonts w:eastAsiaTheme="minorEastAsia" w:cstheme="minorBidi"/>
          <w:b w:val="0"/>
          <w:bCs w:val="0"/>
          <w:color w:val="auto"/>
        </w:rPr>
        <w:t>in</w:t>
      </w:r>
      <w:r w:rsidR="00526C9C">
        <w:rPr>
          <w:rFonts w:eastAsiaTheme="minorEastAsia" w:cstheme="minorBidi"/>
          <w:b w:val="0"/>
          <w:bCs w:val="0"/>
          <w:color w:val="auto"/>
        </w:rPr>
        <w:t xml:space="preserve"> the</w:t>
      </w:r>
      <w:r w:rsidR="00870504">
        <w:rPr>
          <w:rFonts w:eastAsiaTheme="minorEastAsia" w:cstheme="minorBidi"/>
          <w:b w:val="0"/>
          <w:bCs w:val="0"/>
          <w:color w:val="auto"/>
        </w:rPr>
        <w:t xml:space="preserve"> mRNA data</w:t>
      </w:r>
      <w:r w:rsidRPr="00B67655">
        <w:rPr>
          <w:rFonts w:eastAsiaTheme="minorEastAsia" w:cstheme="minorBidi"/>
          <w:b w:val="0"/>
          <w:bCs w:val="0"/>
          <w:color w:val="auto"/>
        </w:rPr>
        <w:t xml:space="preserve">. Importantly, when we calculated a </w:t>
      </w:r>
      <w:r w:rsidRPr="0067765D">
        <w:rPr>
          <w:rFonts w:eastAsiaTheme="minorEastAsia" w:cstheme="minorBidi"/>
          <w:b w:val="0"/>
          <w:bCs w:val="0"/>
          <w:i/>
          <w:color w:val="auto"/>
        </w:rPr>
        <w:t>z</w:t>
      </w:r>
      <w:r w:rsidRPr="00B67655">
        <w:rPr>
          <w:rFonts w:eastAsiaTheme="minorEastAsia" w:cstheme="minorBidi"/>
          <w:b w:val="0"/>
          <w:bCs w:val="0"/>
          <w:color w:val="auto"/>
        </w:rPr>
        <w:t>-score for batch number</w:t>
      </w:r>
      <w:r w:rsidR="003D76B4">
        <w:rPr>
          <w:rFonts w:eastAsiaTheme="minorEastAsia" w:cstheme="minorBidi"/>
          <w:b w:val="0"/>
          <w:bCs w:val="0"/>
          <w:color w:val="auto"/>
        </w:rPr>
        <w:t>, w</w:t>
      </w:r>
      <w:r w:rsidR="003D76B4" w:rsidRPr="00D51D05">
        <w:rPr>
          <w:rFonts w:eastAsiaTheme="minorEastAsia" w:cstheme="minorBidi"/>
          <w:b w:val="0"/>
          <w:bCs w:val="0"/>
          <w:color w:val="auto"/>
        </w:rPr>
        <w:t>e</w:t>
      </w:r>
      <w:r w:rsidR="003D76B4" w:rsidRPr="00D51D05">
        <w:rPr>
          <w:rFonts w:eastAsiaTheme="minorEastAsia" w:cstheme="minorBidi"/>
          <w:b w:val="0"/>
          <w:bCs w:val="0"/>
        </w:rPr>
        <w:t xml:space="preserve"> </w:t>
      </w:r>
      <w:r w:rsidR="003D76B4" w:rsidRPr="00B67655">
        <w:rPr>
          <w:rFonts w:eastAsiaTheme="minorEastAsia" w:cstheme="minorBidi"/>
          <w:b w:val="0"/>
          <w:bCs w:val="0"/>
          <w:color w:val="auto"/>
        </w:rPr>
        <w:t xml:space="preserve">found that batch effects </w:t>
      </w:r>
      <w:r w:rsidR="003D76B4">
        <w:rPr>
          <w:rFonts w:eastAsiaTheme="minorEastAsia" w:cstheme="minorBidi"/>
          <w:b w:val="0"/>
          <w:bCs w:val="0"/>
          <w:color w:val="auto"/>
        </w:rPr>
        <w:t xml:space="preserve">also significantly influenced </w:t>
      </w:r>
      <w:r w:rsidR="003D76B4" w:rsidRPr="00B67655">
        <w:rPr>
          <w:rFonts w:eastAsiaTheme="minorEastAsia" w:cstheme="minorBidi"/>
          <w:b w:val="0"/>
          <w:bCs w:val="0"/>
          <w:color w:val="auto"/>
        </w:rPr>
        <w:t>mRNA abundances,</w:t>
      </w:r>
      <w:r w:rsidR="003D76B4">
        <w:rPr>
          <w:rFonts w:eastAsiaTheme="minorEastAsia" w:cstheme="minorBidi"/>
          <w:b w:val="0"/>
          <w:bCs w:val="0"/>
          <w:color w:val="auto"/>
        </w:rPr>
        <w:t xml:space="preserve"> with</w:t>
      </w:r>
      <w:r w:rsidR="003D76B4" w:rsidRPr="00B67655">
        <w:rPr>
          <w:rFonts w:eastAsiaTheme="minorEastAsia" w:cstheme="minorBidi"/>
          <w:b w:val="0"/>
          <w:bCs w:val="0"/>
          <w:color w:val="auto"/>
        </w:rPr>
        <w:t xml:space="preserve"> </w:t>
      </w:r>
      <w:r w:rsidR="003D76B4" w:rsidRPr="0067765D">
        <w:rPr>
          <w:rFonts w:eastAsiaTheme="minorEastAsia" w:cstheme="minorBidi"/>
          <w:b w:val="0"/>
          <w:bCs w:val="0"/>
          <w:i/>
          <w:color w:val="auto"/>
        </w:rPr>
        <w:t>z</w:t>
      </w:r>
      <w:r w:rsidR="003D76B4">
        <w:rPr>
          <w:rFonts w:eastAsiaTheme="minorEastAsia" w:cstheme="minorBidi"/>
          <w:b w:val="0"/>
          <w:bCs w:val="0"/>
          <w:color w:val="auto"/>
        </w:rPr>
        <w:t xml:space="preserve"> =</w:t>
      </w:r>
      <w:r w:rsidR="003D76B4" w:rsidRPr="00F16271">
        <w:rPr>
          <w:rFonts w:eastAsiaTheme="minorEastAsia" w:cstheme="minorBidi"/>
          <w:b w:val="0"/>
          <w:bCs w:val="0"/>
          <w:color w:val="auto"/>
        </w:rPr>
        <w:t xml:space="preserve"> </w:t>
      </w:r>
      <w:r w:rsidR="003D76B4" w:rsidRPr="00F16271">
        <w:rPr>
          <w:color w:val="auto"/>
        </w:rPr>
        <w:t>−</w:t>
      </w:r>
      <w:r w:rsidR="003D76B4" w:rsidRPr="00B67655">
        <w:rPr>
          <w:rFonts w:eastAsiaTheme="minorEastAsia" w:cstheme="minorBidi"/>
          <w:b w:val="0"/>
          <w:bCs w:val="0"/>
          <w:color w:val="auto"/>
        </w:rPr>
        <w:t>2.82.</w:t>
      </w:r>
      <w:r w:rsidR="003D76B4">
        <w:rPr>
          <w:rFonts w:eastAsiaTheme="minorEastAsia" w:cstheme="minorBidi"/>
          <w:b w:val="0"/>
          <w:bCs w:val="0"/>
          <w:color w:val="auto"/>
        </w:rPr>
        <w:t xml:space="preserve"> Batch number here represents cultures grown at the same time</w:t>
      </w:r>
      <w:r w:rsidR="00F9749E">
        <w:rPr>
          <w:rFonts w:eastAsiaTheme="minorEastAsia" w:cstheme="minorBidi"/>
          <w:b w:val="0"/>
          <w:bCs w:val="0"/>
          <w:color w:val="auto"/>
        </w:rPr>
        <w:t>, in parallel. Thus, batch effects may represent fluctuations in incubator temperatures, slight differences in growth medium composition or water quality, or effects of reviving the initial inoculum of cells, among other possibilities.</w:t>
      </w:r>
      <w:r w:rsidR="008C75B1" w:rsidRPr="00D51D05">
        <w:rPr>
          <w:rFonts w:eastAsiaTheme="minorEastAsia" w:cstheme="minorBidi"/>
          <w:b w:val="0"/>
          <w:bCs w:val="0"/>
          <w:color w:val="auto"/>
        </w:rPr>
        <w:t xml:space="preserve"> </w:t>
      </w:r>
    </w:p>
    <w:p w14:paraId="56C3ABC8" w14:textId="4CE504EA" w:rsidR="00944057"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For protein abundances,</w:t>
      </w:r>
      <w:r w:rsidR="00944057">
        <w:rPr>
          <w:rFonts w:eastAsiaTheme="minorEastAsia" w:cstheme="minorBidi"/>
          <w:b w:val="0"/>
          <w:bCs w:val="0"/>
          <w:color w:val="auto"/>
        </w:rPr>
        <w:t xml:space="preserve"> the variables</w:t>
      </w:r>
      <w:r w:rsidRPr="00B67655">
        <w:rPr>
          <w:rFonts w:eastAsiaTheme="minorEastAsia" w:cstheme="minorBidi"/>
          <w:b w:val="0"/>
          <w:bCs w:val="0"/>
          <w:color w:val="auto"/>
        </w:rPr>
        <w:t xml:space="preserve"> Na</w:t>
      </w:r>
      <w:r w:rsidR="00870504" w:rsidRPr="00870504">
        <w:rPr>
          <w:rFonts w:eastAsiaTheme="minorEastAsia" w:cstheme="minorBidi"/>
          <w:b w:val="0"/>
          <w:bCs w:val="0"/>
          <w:color w:val="auto"/>
          <w:vertAlign w:val="superscript"/>
        </w:rPr>
        <w:t>+</w:t>
      </w:r>
      <w:r w:rsidR="00944057">
        <w:rPr>
          <w:rFonts w:eastAsiaTheme="minorEastAsia" w:cstheme="minorBidi"/>
          <w:b w:val="0"/>
          <w:bCs w:val="0"/>
          <w:color w:val="auto"/>
        </w:rPr>
        <w:t xml:space="preserve"> level</w:t>
      </w:r>
      <w:r w:rsidRPr="00B67655">
        <w:rPr>
          <w:rFonts w:eastAsiaTheme="minorEastAsia" w:cstheme="minorBidi"/>
          <w:b w:val="0"/>
          <w:bCs w:val="0"/>
          <w:color w:val="auto"/>
        </w:rPr>
        <w:t>, growth phase</w:t>
      </w:r>
      <w:r w:rsidR="00944057">
        <w:rPr>
          <w:rFonts w:eastAsiaTheme="minorEastAsia" w:cstheme="minorBidi"/>
          <w:b w:val="0"/>
          <w:bCs w:val="0"/>
          <w:color w:val="auto"/>
        </w:rPr>
        <w:t>,</w:t>
      </w:r>
      <w:r w:rsidRPr="00B67655">
        <w:rPr>
          <w:rFonts w:eastAsiaTheme="minorEastAsia" w:cstheme="minorBidi"/>
          <w:b w:val="0"/>
          <w:bCs w:val="0"/>
          <w:color w:val="auto"/>
        </w:rPr>
        <w:t xml:space="preserve"> and carbon source </w:t>
      </w:r>
      <w:r w:rsidR="00944057">
        <w:rPr>
          <w:rFonts w:eastAsiaTheme="minorEastAsia" w:cstheme="minorBidi"/>
          <w:b w:val="0"/>
          <w:bCs w:val="0"/>
          <w:color w:val="auto"/>
        </w:rPr>
        <w:t xml:space="preserve">were all significantly clustered, </w:t>
      </w:r>
      <w:r w:rsidRPr="00B67655">
        <w:rPr>
          <w:rFonts w:eastAsiaTheme="minorEastAsia" w:cstheme="minorBidi"/>
          <w:b w:val="0"/>
          <w:bCs w:val="0"/>
          <w:color w:val="auto"/>
        </w:rPr>
        <w:t xml:space="preserve">with </w:t>
      </w:r>
      <w:r w:rsidR="00B002D1">
        <w:rPr>
          <w:rFonts w:eastAsiaTheme="minorEastAsia" w:cstheme="minorBidi"/>
          <w:b w:val="0"/>
          <w:bCs w:val="0"/>
          <w:i/>
          <w:color w:val="auto"/>
        </w:rPr>
        <w:t>z</w:t>
      </w:r>
      <w:r w:rsidR="00B002D1" w:rsidRPr="00944057">
        <w:rPr>
          <w:rFonts w:eastAsiaTheme="minorEastAsia" w:cstheme="minorBidi"/>
          <w:b w:val="0"/>
          <w:bCs w:val="0"/>
          <w:color w:val="auto"/>
        </w:rPr>
        <w:t>-</w:t>
      </w:r>
      <w:r w:rsidRPr="00944057">
        <w:rPr>
          <w:rFonts w:eastAsiaTheme="minorEastAsia" w:cstheme="minorBidi"/>
          <w:b w:val="0"/>
          <w:bCs w:val="0"/>
          <w:color w:val="auto"/>
        </w:rPr>
        <w:t>scores</w:t>
      </w:r>
      <w:r w:rsidR="00944057">
        <w:rPr>
          <w:rFonts w:eastAsiaTheme="minorEastAsia" w:cstheme="minorBidi"/>
          <w:b w:val="0"/>
          <w:bCs w:val="0"/>
          <w:color w:val="auto"/>
        </w:rPr>
        <w:t xml:space="preserve"> of </w:t>
      </w:r>
      <w:r w:rsidR="007229C2" w:rsidRPr="00F16271">
        <w:rPr>
          <w:color w:val="auto"/>
        </w:rPr>
        <w:t>−</w:t>
      </w:r>
      <w:r w:rsidR="00944057" w:rsidRPr="00F16271">
        <w:rPr>
          <w:rFonts w:eastAsiaTheme="minorEastAsia" w:cstheme="minorBidi"/>
          <w:b w:val="0"/>
          <w:bCs w:val="0"/>
          <w:color w:val="auto"/>
        </w:rPr>
        <w:t>4</w:t>
      </w:r>
      <w:r w:rsidR="00944057">
        <w:rPr>
          <w:rFonts w:eastAsiaTheme="minorEastAsia" w:cstheme="minorBidi"/>
          <w:b w:val="0"/>
          <w:bCs w:val="0"/>
          <w:color w:val="auto"/>
        </w:rPr>
        <w:t xml:space="preserve">.78, </w:t>
      </w:r>
      <w:r w:rsidR="007229C2" w:rsidRPr="00F16271">
        <w:rPr>
          <w:color w:val="auto"/>
        </w:rPr>
        <w:t>−</w:t>
      </w:r>
      <w:r w:rsidR="00944057">
        <w:rPr>
          <w:rFonts w:eastAsiaTheme="minorEastAsia" w:cstheme="minorBidi"/>
          <w:b w:val="0"/>
          <w:bCs w:val="0"/>
          <w:color w:val="auto"/>
        </w:rPr>
        <w:t xml:space="preserve">4.21, and </w:t>
      </w:r>
      <w:r w:rsidR="007229C2" w:rsidRPr="00F16271">
        <w:rPr>
          <w:color w:val="auto"/>
        </w:rPr>
        <w:t>−</w:t>
      </w:r>
      <w:r w:rsidRPr="00B67655">
        <w:rPr>
          <w:rFonts w:eastAsiaTheme="minorEastAsia" w:cstheme="minorBidi"/>
          <w:b w:val="0"/>
          <w:bCs w:val="0"/>
          <w:color w:val="auto"/>
        </w:rPr>
        <w:t>3.15</w:t>
      </w:r>
      <w:r w:rsidR="00944057">
        <w:rPr>
          <w:rFonts w:eastAsiaTheme="minorEastAsia" w:cstheme="minorBidi"/>
          <w:b w:val="0"/>
          <w:bCs w:val="0"/>
          <w:color w:val="auto"/>
        </w:rPr>
        <w:t>,</w:t>
      </w:r>
      <w:r w:rsidRPr="00B67655">
        <w:rPr>
          <w:rFonts w:eastAsiaTheme="minorEastAsia" w:cstheme="minorBidi"/>
          <w:b w:val="0"/>
          <w:bCs w:val="0"/>
          <w:color w:val="auto"/>
        </w:rPr>
        <w:t xml:space="preserve"> respectively</w:t>
      </w:r>
      <w:r w:rsidR="00870504">
        <w:rPr>
          <w:rFonts w:eastAsiaTheme="minorEastAsia" w:cstheme="minorBidi"/>
          <w:b w:val="0"/>
          <w:bCs w:val="0"/>
          <w:color w:val="auto"/>
        </w:rPr>
        <w:t xml:space="preserve"> </w:t>
      </w:r>
      <w:r w:rsidRPr="00B67655">
        <w:rPr>
          <w:rFonts w:eastAsiaTheme="minorEastAsia" w:cstheme="minorBidi"/>
          <w:b w:val="0"/>
          <w:bCs w:val="0"/>
          <w:color w:val="auto"/>
        </w:rPr>
        <w:t xml:space="preserve">(Table 1). </w:t>
      </w:r>
      <w:r w:rsidR="00870504">
        <w:rPr>
          <w:rFonts w:eastAsiaTheme="minorEastAsia" w:cstheme="minorBidi"/>
          <w:b w:val="0"/>
          <w:bCs w:val="0"/>
          <w:color w:val="auto"/>
        </w:rPr>
        <w:t xml:space="preserve">Batch number had a </w:t>
      </w:r>
      <w:r w:rsidR="00870504" w:rsidRPr="00B002D1">
        <w:rPr>
          <w:rFonts w:eastAsiaTheme="minorEastAsia" w:cstheme="minorBidi"/>
          <w:b w:val="0"/>
          <w:bCs w:val="0"/>
          <w:i/>
          <w:color w:val="auto"/>
        </w:rPr>
        <w:t>z</w:t>
      </w:r>
      <w:r w:rsidR="00870504" w:rsidRPr="00944057">
        <w:rPr>
          <w:rFonts w:eastAsiaTheme="minorEastAsia" w:cstheme="minorBidi"/>
          <w:b w:val="0"/>
          <w:bCs w:val="0"/>
          <w:color w:val="auto"/>
        </w:rPr>
        <w:t>-score</w:t>
      </w:r>
      <w:r w:rsidR="00944057">
        <w:rPr>
          <w:rFonts w:eastAsiaTheme="minorEastAsia" w:cstheme="minorBidi"/>
          <w:b w:val="0"/>
          <w:bCs w:val="0"/>
          <w:color w:val="auto"/>
        </w:rPr>
        <w:t xml:space="preserve"> of </w:t>
      </w:r>
      <w:r w:rsidR="007229C2" w:rsidRPr="00F16271">
        <w:rPr>
          <w:color w:val="auto"/>
        </w:rPr>
        <w:t>−</w:t>
      </w:r>
      <w:r w:rsidRPr="00B67655">
        <w:rPr>
          <w:rFonts w:eastAsiaTheme="minorEastAsia" w:cstheme="minorBidi"/>
          <w:b w:val="0"/>
          <w:bCs w:val="0"/>
          <w:color w:val="auto"/>
        </w:rPr>
        <w:t>23.29</w:t>
      </w:r>
      <w:r w:rsidR="00944057">
        <w:rPr>
          <w:rFonts w:eastAsiaTheme="minorEastAsia" w:cstheme="minorBidi"/>
          <w:b w:val="0"/>
          <w:bCs w:val="0"/>
          <w:color w:val="auto"/>
        </w:rPr>
        <w:t>,</w:t>
      </w:r>
      <w:r w:rsidRPr="00B67655">
        <w:rPr>
          <w:rFonts w:eastAsiaTheme="minorEastAsia" w:cstheme="minorBidi"/>
          <w:b w:val="0"/>
          <w:bCs w:val="0"/>
          <w:color w:val="auto"/>
        </w:rPr>
        <w:t xml:space="preserve"> </w:t>
      </w:r>
      <w:r w:rsidR="00944057">
        <w:rPr>
          <w:rFonts w:eastAsiaTheme="minorEastAsia" w:cstheme="minorBidi"/>
          <w:b w:val="0"/>
          <w:bCs w:val="0"/>
          <w:color w:val="auto"/>
        </w:rPr>
        <w:t>which implies that there were strong batch effects present in the protein data.</w:t>
      </w:r>
    </w:p>
    <w:p w14:paraId="15D79911" w14:textId="02E44609" w:rsidR="00B67655" w:rsidRPr="00B67655" w:rsidRDefault="00944057" w:rsidP="00B67655">
      <w:pPr>
        <w:pStyle w:val="Heading3"/>
        <w:rPr>
          <w:rFonts w:eastAsiaTheme="minorEastAsia" w:cstheme="minorBidi"/>
          <w:b w:val="0"/>
          <w:bCs w:val="0"/>
          <w:color w:val="auto"/>
        </w:rPr>
      </w:pPr>
      <w:r>
        <w:rPr>
          <w:rFonts w:eastAsiaTheme="minorEastAsia" w:cstheme="minorBidi"/>
          <w:b w:val="0"/>
          <w:bCs w:val="0"/>
          <w:color w:val="auto"/>
        </w:rPr>
        <w:t>In summary, t</w:t>
      </w:r>
      <w:r w:rsidR="00870504">
        <w:rPr>
          <w:rFonts w:eastAsiaTheme="minorEastAsia" w:cstheme="minorBidi"/>
          <w:b w:val="0"/>
          <w:bCs w:val="0"/>
          <w:color w:val="auto"/>
        </w:rPr>
        <w:t xml:space="preserve">he </w:t>
      </w:r>
      <w:r>
        <w:rPr>
          <w:rFonts w:eastAsiaTheme="minorEastAsia" w:cstheme="minorBidi"/>
          <w:b w:val="0"/>
          <w:bCs w:val="0"/>
          <w:color w:val="auto"/>
        </w:rPr>
        <w:t>largest effect i</w:t>
      </w:r>
      <w:r w:rsidR="00B67655" w:rsidRPr="00B67655">
        <w:rPr>
          <w:rFonts w:eastAsiaTheme="minorEastAsia" w:cstheme="minorBidi"/>
          <w:b w:val="0"/>
          <w:bCs w:val="0"/>
          <w:color w:val="auto"/>
        </w:rPr>
        <w:t>n mRNA</w:t>
      </w:r>
      <w:r>
        <w:rPr>
          <w:rFonts w:eastAsiaTheme="minorEastAsia" w:cstheme="minorBidi"/>
          <w:b w:val="0"/>
          <w:bCs w:val="0"/>
          <w:color w:val="auto"/>
        </w:rPr>
        <w:t xml:space="preserve"> abundances</w:t>
      </w:r>
      <w:r w:rsidR="00870504">
        <w:rPr>
          <w:rFonts w:eastAsiaTheme="minorEastAsia" w:cstheme="minorBidi"/>
          <w:b w:val="0"/>
          <w:bCs w:val="0"/>
          <w:color w:val="auto"/>
        </w:rPr>
        <w:t>, growth phase,</w:t>
      </w:r>
      <w:r>
        <w:rPr>
          <w:rFonts w:eastAsiaTheme="minorEastAsia" w:cstheme="minorBidi"/>
          <w:b w:val="0"/>
          <w:bCs w:val="0"/>
          <w:color w:val="auto"/>
        </w:rPr>
        <w:t xml:space="preserve"> was similarly present in </w:t>
      </w:r>
      <w:r w:rsidR="00B67655" w:rsidRPr="00B67655">
        <w:rPr>
          <w:rFonts w:eastAsiaTheme="minorEastAsia" w:cstheme="minorBidi"/>
          <w:b w:val="0"/>
          <w:bCs w:val="0"/>
          <w:color w:val="auto"/>
        </w:rPr>
        <w:t>proteins</w:t>
      </w:r>
      <w:r w:rsidR="00870504">
        <w:rPr>
          <w:rFonts w:eastAsiaTheme="minorEastAsia" w:cstheme="minorBidi"/>
          <w:b w:val="0"/>
          <w:bCs w:val="0"/>
          <w:color w:val="auto"/>
        </w:rPr>
        <w:t xml:space="preserve">. </w:t>
      </w:r>
      <w:r>
        <w:rPr>
          <w:rFonts w:eastAsiaTheme="minorEastAsia" w:cstheme="minorBidi"/>
          <w:b w:val="0"/>
          <w:bCs w:val="0"/>
          <w:color w:val="auto"/>
        </w:rPr>
        <w:t xml:space="preserve">However, protein abundances clustered also by </w:t>
      </w:r>
      <w:r w:rsidR="00B67655" w:rsidRPr="00B67655">
        <w:rPr>
          <w:rFonts w:eastAsiaTheme="minorEastAsia" w:cstheme="minorBidi"/>
          <w:b w:val="0"/>
          <w:bCs w:val="0"/>
          <w:color w:val="auto"/>
        </w:rPr>
        <w:t>Na</w:t>
      </w:r>
      <w:r w:rsidR="00B002D1" w:rsidRPr="00B002D1">
        <w:rPr>
          <w:rFonts w:eastAsiaTheme="minorEastAsia" w:cstheme="minorBidi"/>
          <w:b w:val="0"/>
          <w:bCs w:val="0"/>
          <w:color w:val="auto"/>
          <w:vertAlign w:val="superscript"/>
        </w:rPr>
        <w:t>+</w:t>
      </w:r>
      <w:r w:rsidR="00B67655" w:rsidRPr="00B67655">
        <w:rPr>
          <w:rFonts w:eastAsiaTheme="minorEastAsia" w:cstheme="minorBidi"/>
          <w:b w:val="0"/>
          <w:bCs w:val="0"/>
          <w:color w:val="auto"/>
        </w:rPr>
        <w:t xml:space="preserve"> and carbon source</w:t>
      </w:r>
      <w:r w:rsidR="003D76B4">
        <w:rPr>
          <w:rFonts w:eastAsiaTheme="minorEastAsia" w:cstheme="minorBidi"/>
          <w:b w:val="0"/>
          <w:bCs w:val="0"/>
          <w:color w:val="auto"/>
        </w:rPr>
        <w:t>, effects that were</w:t>
      </w:r>
      <w:r w:rsidR="0041515C">
        <w:rPr>
          <w:rFonts w:eastAsiaTheme="minorEastAsia" w:cstheme="minorBidi"/>
          <w:b w:val="0"/>
          <w:bCs w:val="0"/>
          <w:color w:val="auto"/>
        </w:rPr>
        <w:t xml:space="preserve"> no</w:t>
      </w:r>
      <w:r>
        <w:rPr>
          <w:rFonts w:eastAsiaTheme="minorEastAsia" w:cstheme="minorBidi"/>
          <w:b w:val="0"/>
          <w:bCs w:val="0"/>
          <w:color w:val="auto"/>
        </w:rPr>
        <w:t>t present in the mRNA data. Finally, both mRNA and protein data were influenced by batch effects, and the effect was much more pronounced for proteins than for mRNA</w:t>
      </w:r>
      <w:r w:rsidR="00B67655" w:rsidRPr="00B67655">
        <w:rPr>
          <w:rFonts w:eastAsiaTheme="minorEastAsia" w:cstheme="minorBidi"/>
          <w:b w:val="0"/>
          <w:bCs w:val="0"/>
          <w:color w:val="auto"/>
        </w:rPr>
        <w:t xml:space="preserve"> (Table 1).</w:t>
      </w:r>
    </w:p>
    <w:p w14:paraId="675CCEFF" w14:textId="5ABCEA16" w:rsidR="009B7FDB" w:rsidRPr="009B7FDB" w:rsidRDefault="009B7FDB" w:rsidP="00BC11E9">
      <w:pPr>
        <w:pStyle w:val="Heading3"/>
      </w:pPr>
      <w:r>
        <w:t>Identification of differentially expressed genes</w:t>
      </w:r>
    </w:p>
    <w:p w14:paraId="15506C59" w14:textId="4EF2D0A3" w:rsidR="00033329" w:rsidRDefault="00E271BC" w:rsidP="003A289C">
      <w:pPr>
        <w:rPr>
          <w:bCs/>
          <w:color w:val="000000" w:themeColor="text1"/>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2006F0">
        <w:rPr>
          <w:color w:val="000000" w:themeColor="text1"/>
        </w:rPr>
        <w:t xml:space="preserve"> DE</w:t>
      </w:r>
      <w:r w:rsidR="006D1FF6" w:rsidRPr="00964F22">
        <w:rPr>
          <w:color w:val="000000" w:themeColor="text1"/>
        </w:rPr>
        <w:t>Seq2</w:t>
      </w:r>
      <w:r w:rsidR="006F2E1A" w:rsidRPr="00964F22">
        <w:rPr>
          <w:color w:val="000000" w:themeColor="text1"/>
        </w:rPr>
        <w:fldChar w:fldCharType="begin"/>
      </w:r>
      <w:r w:rsidR="00150EA6">
        <w:rPr>
          <w:color w:val="000000" w:themeColor="text1"/>
        </w:rPr>
        <w:instrText xml:space="preserve"> ADDIN ZOTERO_ITEM CSL_CITATION {"citationID":"Ml4OLZh6","properties":{"formattedCitation":"{\\rtf \\super 15\\nosupersub{}}","plainCitation":"15"},"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6F2E1A" w:rsidRPr="00964F22">
        <w:rPr>
          <w:color w:val="000000" w:themeColor="text1"/>
        </w:rPr>
        <w:fldChar w:fldCharType="separate"/>
      </w:r>
      <w:r w:rsidR="00150EA6" w:rsidRPr="0083485A">
        <w:rPr>
          <w:rFonts w:ascii="Calibri"/>
          <w:color w:val="000000"/>
          <w:vertAlign w:val="superscript"/>
        </w:rPr>
        <w:t>15</w:t>
      </w:r>
      <w:r w:rsidR="006F2E1A" w:rsidRPr="00964F22">
        <w:rPr>
          <w:color w:val="000000" w:themeColor="text1"/>
        </w:rPr>
        <w:fldChar w:fldCharType="end"/>
      </w:r>
      <w:r w:rsidR="006D1FF6" w:rsidRPr="00964F22">
        <w:rPr>
          <w:color w:val="000000" w:themeColor="text1"/>
        </w:rPr>
        <w:t xml:space="preserve">. Since </w:t>
      </w:r>
      <w:r w:rsidRPr="00964F22">
        <w:rPr>
          <w:color w:val="000000" w:themeColor="text1"/>
        </w:rPr>
        <w:t xml:space="preserve">our data clustered significantly by </w:t>
      </w:r>
      <w:r w:rsidR="006D1FF6" w:rsidRPr="00964F22">
        <w:rPr>
          <w:color w:val="000000" w:themeColor="text1"/>
        </w:rPr>
        <w:t>growth phase</w:t>
      </w:r>
      <w:r w:rsidRPr="00964F22">
        <w:rPr>
          <w:color w:val="000000" w:themeColor="text1"/>
        </w:rPr>
        <w:t xml:space="preserve">, </w:t>
      </w:r>
      <w:r w:rsidR="006D1FF6" w:rsidRPr="00964F22">
        <w:rPr>
          <w:color w:val="000000" w:themeColor="text1"/>
        </w:rPr>
        <w:t>we analyze</w:t>
      </w:r>
      <w:r w:rsidRPr="00964F22">
        <w:rPr>
          <w:color w:val="000000" w:themeColor="text1"/>
        </w:rPr>
        <w:t>d</w:t>
      </w:r>
      <w:r w:rsidR="006D1FF6" w:rsidRPr="00964F22">
        <w:rPr>
          <w:color w:val="000000" w:themeColor="text1"/>
        </w:rPr>
        <w:t xml:space="preserve"> </w:t>
      </w:r>
      <w:r w:rsidRPr="00964F22">
        <w:rPr>
          <w:color w:val="000000" w:themeColor="text1"/>
        </w:rPr>
        <w:t xml:space="preserve">RNA and protein expression separately for </w:t>
      </w:r>
      <w:r w:rsidR="006D1FF6" w:rsidRPr="00964F22">
        <w:rPr>
          <w:color w:val="000000" w:themeColor="text1"/>
        </w:rPr>
        <w:t>exponential and stationary</w:t>
      </w:r>
      <w:r w:rsidRPr="00964F22">
        <w:rPr>
          <w:color w:val="000000" w:themeColor="text1"/>
        </w:rPr>
        <w:t xml:space="preserve"> phase</w:t>
      </w:r>
      <w:r w:rsidR="006D1FF6" w:rsidRPr="00964F22">
        <w:rPr>
          <w:color w:val="000000" w:themeColor="text1"/>
        </w:rPr>
        <w:t xml:space="preserve">. For each </w:t>
      </w:r>
      <w:r w:rsidRPr="00964F22">
        <w:rPr>
          <w:color w:val="000000" w:themeColor="text1"/>
        </w:rPr>
        <w:t xml:space="preserve">growth phase, </w:t>
      </w:r>
      <w:r w:rsidR="006D1FF6" w:rsidRPr="00964F22">
        <w:rPr>
          <w:color w:val="000000" w:themeColor="text1"/>
        </w:rPr>
        <w:t>we define</w:t>
      </w:r>
      <w:r w:rsidR="002006F0">
        <w:rPr>
          <w:color w:val="000000" w:themeColor="text1"/>
        </w:rPr>
        <w:t>d the reference condition to be</w:t>
      </w:r>
      <w:r w:rsidRPr="00964F22">
        <w:rPr>
          <w:color w:val="000000" w:themeColor="text1"/>
        </w:rPr>
        <w:t xml:space="preserve"> glucose as carbon source,</w:t>
      </w:r>
      <w:r w:rsidR="00B2175E">
        <w:rPr>
          <w:color w:val="000000" w:themeColor="text1"/>
        </w:rPr>
        <w:t xml:space="preserve"> with </w:t>
      </w:r>
      <w:r w:rsidR="00D51D05" w:rsidRPr="00964F22">
        <w:rPr>
          <w:color w:val="000000" w:themeColor="text1"/>
        </w:rPr>
        <w:t>5</w:t>
      </w:r>
      <w:r w:rsidR="00E9363E">
        <w:rPr>
          <w:color w:val="000000" w:themeColor="text1"/>
        </w:rPr>
        <w:t xml:space="preserve"> </w:t>
      </w:r>
      <w:r w:rsidR="00613136" w:rsidRPr="00964F22">
        <w:rPr>
          <w:color w:val="000000" w:themeColor="text1"/>
        </w:rPr>
        <w:t>mM</w:t>
      </w:r>
      <w:r w:rsidRPr="00964F22">
        <w:rPr>
          <w:color w:val="000000" w:themeColor="text1"/>
        </w:rPr>
        <w:t xml:space="preserve"> Na</w:t>
      </w:r>
      <w:r w:rsidRPr="00964F22">
        <w:rPr>
          <w:color w:val="000000" w:themeColor="text1"/>
          <w:vertAlign w:val="superscript"/>
        </w:rPr>
        <w:t>+</w:t>
      </w:r>
      <w:r w:rsidR="006D1FF6" w:rsidRPr="00964F22">
        <w:rPr>
          <w:color w:val="000000" w:themeColor="text1"/>
        </w:rPr>
        <w:t xml:space="preserve"> </w:t>
      </w:r>
      <w:r w:rsidRPr="00964F22">
        <w:rPr>
          <w:color w:val="000000" w:themeColor="text1"/>
        </w:rPr>
        <w:t xml:space="preserve">and </w:t>
      </w:r>
      <w:r w:rsidR="00613136" w:rsidRPr="00964F22">
        <w:rPr>
          <w:color w:val="000000" w:themeColor="text1"/>
        </w:rPr>
        <w:t>0.8</w:t>
      </w:r>
      <w:r w:rsidR="00E9363E">
        <w:rPr>
          <w:color w:val="000000" w:themeColor="text1"/>
        </w:rPr>
        <w:t xml:space="preserve"> </w:t>
      </w:r>
      <w:r w:rsidR="00613136" w:rsidRPr="00964F22">
        <w:rPr>
          <w:color w:val="000000" w:themeColor="text1"/>
        </w:rPr>
        <w:t>mM</w:t>
      </w:r>
      <w:r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color w:val="000000" w:themeColor="text1"/>
        </w:rPr>
        <w:t xml:space="preserve">. </w:t>
      </w:r>
      <w:r w:rsidR="002006F0">
        <w:rPr>
          <w:color w:val="000000" w:themeColor="text1"/>
        </w:rPr>
        <w:t xml:space="preserve">This is the baseline formulation of media used in </w:t>
      </w:r>
      <w:r w:rsidR="004677EA">
        <w:rPr>
          <w:color w:val="000000" w:themeColor="text1"/>
        </w:rPr>
        <w:t>the glucose time-course samples</w:t>
      </w:r>
      <w:r w:rsidR="002006F0" w:rsidRPr="00964F22">
        <w:rPr>
          <w:bCs/>
          <w:color w:val="000000" w:themeColor="text1"/>
        </w:rPr>
        <w:fldChar w:fldCharType="begin"/>
      </w:r>
      <w:r w:rsidR="00150EA6">
        <w:rPr>
          <w:bCs/>
          <w:color w:val="000000" w:themeColor="text1"/>
        </w:rPr>
        <w:instrText xml:space="preserve"> ADDIN ZOTERO_ITEM CSL_CITATION {"citationID":"jBMOY2c9","properties":{"formattedCitation":"{\\rtf \\super 10\\nosupersub{}}","plainCitation":"10"},"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002006F0" w:rsidRPr="00964F22">
        <w:rPr>
          <w:bCs/>
          <w:color w:val="000000" w:themeColor="text1"/>
        </w:rPr>
        <w:fldChar w:fldCharType="separate"/>
      </w:r>
      <w:r w:rsidR="00150EA6" w:rsidRPr="0083485A">
        <w:rPr>
          <w:rFonts w:ascii="Calibri"/>
          <w:color w:val="000000"/>
          <w:vertAlign w:val="superscript"/>
        </w:rPr>
        <w:t>10</w:t>
      </w:r>
      <w:r w:rsidR="002006F0" w:rsidRPr="00964F22">
        <w:rPr>
          <w:bCs/>
          <w:color w:val="000000" w:themeColor="text1"/>
        </w:rPr>
        <w:fldChar w:fldCharType="end"/>
      </w:r>
      <w:r w:rsidR="002006F0" w:rsidRPr="00964F22">
        <w:rPr>
          <w:bCs/>
          <w:color w:val="000000" w:themeColor="text1"/>
        </w:rPr>
        <w:t>.</w:t>
      </w:r>
      <w:r w:rsidR="002006F0">
        <w:rPr>
          <w:bCs/>
          <w:color w:val="000000" w:themeColor="text1"/>
        </w:rPr>
        <w:t xml:space="preserve"> </w:t>
      </w:r>
      <w:r w:rsidR="00033329" w:rsidRPr="00964F22">
        <w:rPr>
          <w:color w:val="000000" w:themeColor="text1"/>
        </w:rPr>
        <w:t>We then compared RNA and protein abundances between this reference condition and the alternative conditions (different carbon sources, elevated Na</w:t>
      </w:r>
      <w:r w:rsidR="00033329" w:rsidRPr="00964F22">
        <w:rPr>
          <w:color w:val="000000" w:themeColor="text1"/>
          <w:vertAlign w:val="superscript"/>
        </w:rPr>
        <w:t>+</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bCs/>
          <w:color w:val="000000" w:themeColor="text1"/>
        </w:rPr>
        <w:t>). Note that a detailed comparison of reference exponential phase vs. reference stationary phase has already been published</w:t>
      </w:r>
      <w:r w:rsidR="0021376A" w:rsidRPr="00964F22">
        <w:rPr>
          <w:bCs/>
          <w:color w:val="000000" w:themeColor="text1"/>
        </w:rPr>
        <w:fldChar w:fldCharType="begin"/>
      </w:r>
      <w:r w:rsidR="00150EA6">
        <w:rPr>
          <w:bCs/>
          <w:color w:val="000000" w:themeColor="text1"/>
        </w:rPr>
        <w:instrText xml:space="preserve"> ADDIN ZOTERO_ITEM CSL_CITATION {"citationID":"P6psWiO0","properties":{"formattedCitation":"{\\rtf \\super 10\\nosupersub{}}","plainCitation":"10"},"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0021376A" w:rsidRPr="00964F22">
        <w:rPr>
          <w:bCs/>
          <w:color w:val="000000" w:themeColor="text1"/>
        </w:rPr>
        <w:fldChar w:fldCharType="separate"/>
      </w:r>
      <w:r w:rsidR="00150EA6" w:rsidRPr="0083485A">
        <w:rPr>
          <w:rFonts w:ascii="Calibri"/>
          <w:color w:val="000000"/>
          <w:vertAlign w:val="superscript"/>
        </w:rPr>
        <w:t>10</w:t>
      </w:r>
      <w:r w:rsidR="0021376A" w:rsidRPr="00964F22">
        <w:rPr>
          <w:bCs/>
          <w:color w:val="000000" w:themeColor="text1"/>
        </w:rPr>
        <w:fldChar w:fldCharType="end"/>
      </w:r>
      <w:r w:rsidR="00033329" w:rsidRPr="00964F22">
        <w:rPr>
          <w:bCs/>
          <w:color w:val="000000" w:themeColor="text1"/>
        </w:rPr>
        <w:t>.</w:t>
      </w:r>
    </w:p>
    <w:p w14:paraId="0455DFA8" w14:textId="77777777" w:rsidR="00033329" w:rsidRDefault="00033329" w:rsidP="003A289C">
      <w:pPr>
        <w:rPr>
          <w:bCs/>
          <w:color w:val="000000" w:themeColor="text1"/>
        </w:rPr>
      </w:pPr>
    </w:p>
    <w:p w14:paraId="63512212" w14:textId="51A2E6F9"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677EA">
        <w:rPr>
          <w:color w:val="000000" w:themeColor="text1"/>
        </w:rPr>
        <w:t>, at a</w:t>
      </w:r>
      <w:r w:rsidR="004A469C">
        <w:rPr>
          <w:color w:val="000000" w:themeColor="text1"/>
        </w:rPr>
        <w:t xml:space="preserve"> </w:t>
      </w:r>
      <w:r w:rsidR="004677EA">
        <w:rPr>
          <w:color w:val="000000" w:themeColor="text1"/>
        </w:rPr>
        <w:t>false-discovery-rate (</w:t>
      </w:r>
      <w:r w:rsidR="004A469C">
        <w:rPr>
          <w:color w:val="000000" w:themeColor="text1"/>
        </w:rPr>
        <w:t>FDR</w:t>
      </w:r>
      <w:r w:rsidR="004677EA">
        <w:rPr>
          <w:color w:val="000000" w:themeColor="text1"/>
        </w:rPr>
        <w:t xml:space="preserve">) </w:t>
      </w:r>
      <w:r w:rsidR="004A469C">
        <w:rPr>
          <w:color w:val="000000" w:themeColor="text1"/>
        </w:rPr>
        <w:t xml:space="preserve">corrected </w:t>
      </w:r>
      <w:r w:rsidR="004A469C" w:rsidRPr="00A05C33">
        <w:rPr>
          <w:i/>
          <w:color w:val="000000" w:themeColor="text1"/>
        </w:rPr>
        <w:t>P</w:t>
      </w:r>
      <w:r w:rsidR="004A469C">
        <w:rPr>
          <w:color w:val="000000" w:themeColor="text1"/>
        </w:rPr>
        <w:t xml:space="preserve"> value &lt; 0.05</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 xml:space="preserve">een mRNAs and proteins (Figure </w:t>
      </w:r>
      <w:r w:rsidR="00AA4FB1">
        <w:rPr>
          <w:color w:val="000000" w:themeColor="text1"/>
        </w:rPr>
        <w:t>5</w:t>
      </w:r>
      <w:r w:rsidR="00405B86" w:rsidRPr="00262505">
        <w:rPr>
          <w:color w:val="000000" w:themeColor="text1"/>
        </w:rPr>
        <w:t>). In general</w:t>
      </w:r>
      <w:r>
        <w:rPr>
          <w:color w:val="000000" w:themeColor="text1"/>
        </w:rPr>
        <w:t>,</w:t>
      </w:r>
      <w:r w:rsidR="00C72465">
        <w:rPr>
          <w:color w:val="000000" w:themeColor="text1"/>
        </w:rPr>
        <w:t xml:space="preserve"> there we</w:t>
      </w:r>
      <w:r w:rsidR="00405B86" w:rsidRPr="00262505">
        <w:rPr>
          <w:color w:val="000000" w:themeColor="text1"/>
        </w:rPr>
        <w:t xml:space="preserve">re fewer differentially expressed genes in stationary phase </w:t>
      </w:r>
      <w:r w:rsidR="00C72465">
        <w:rPr>
          <w:color w:val="000000" w:themeColor="text1"/>
        </w:rPr>
        <w:t xml:space="preserve">than in </w:t>
      </w:r>
      <w:r w:rsidR="004A469C">
        <w:rPr>
          <w:color w:val="000000" w:themeColor="text1"/>
        </w:rPr>
        <w:t xml:space="preserve">exponential phase. Further, protein abundances showed the most differential regulation for high </w:t>
      </w:r>
      <w:r w:rsidR="004A469C" w:rsidRPr="00E271BC">
        <w:rPr>
          <w:color w:val="000000" w:themeColor="text1"/>
        </w:rPr>
        <w:t>Na</w:t>
      </w:r>
      <w:r w:rsidR="00BD3AFB">
        <w:rPr>
          <w:color w:val="000000" w:themeColor="text1"/>
          <w:vertAlign w:val="superscript"/>
        </w:rPr>
        <w:t>+</w:t>
      </w:r>
      <w:r w:rsidR="004A469C">
        <w:rPr>
          <w:color w:val="000000" w:themeColor="text1"/>
          <w:vertAlign w:val="superscript"/>
        </w:rPr>
        <w:t xml:space="preserve"> </w:t>
      </w:r>
      <w:r w:rsidR="004A469C">
        <w:rPr>
          <w:color w:val="000000" w:themeColor="text1"/>
        </w:rPr>
        <w:t>and for the carbon source</w:t>
      </w:r>
      <w:r w:rsidR="00447686">
        <w:rPr>
          <w:color w:val="000000" w:themeColor="text1"/>
        </w:rPr>
        <w:t>s</w:t>
      </w:r>
      <w:r w:rsidR="004A469C">
        <w:rPr>
          <w:color w:val="000000" w:themeColor="text1"/>
        </w:rPr>
        <w:t xml:space="preserve"> glycerol</w:t>
      </w:r>
      <w:r w:rsidR="00447686">
        <w:rPr>
          <w:color w:val="000000" w:themeColor="text1"/>
        </w:rPr>
        <w:t xml:space="preserve"> and lactate</w:t>
      </w:r>
      <w:r w:rsidR="004A469C">
        <w:rPr>
          <w:color w:val="000000" w:themeColor="text1"/>
        </w:rPr>
        <w:t xml:space="preserve">, whereas mRNA showed the most differential regulation for </w:t>
      </w:r>
      <w:r w:rsidR="007F640D">
        <w:rPr>
          <w:color w:val="000000" w:themeColor="text1"/>
        </w:rPr>
        <w:t>high Na</w:t>
      </w:r>
      <w:r w:rsidR="00BD3AFB">
        <w:rPr>
          <w:bCs/>
          <w:vertAlign w:val="superscript"/>
        </w:rPr>
        <w:t>+</w:t>
      </w:r>
      <w:r w:rsidR="004A469C" w:rsidRPr="009C6843">
        <w:t xml:space="preserve"> levels </w:t>
      </w:r>
      <w:r w:rsidR="00447686">
        <w:t xml:space="preserve">in stationary phase, and for low </w:t>
      </w:r>
      <w:r w:rsidR="00447686" w:rsidRPr="009C6843">
        <w:rPr>
          <w:bCs/>
        </w:rPr>
        <w:t>Mg</w:t>
      </w:r>
      <w:r w:rsidR="00447686" w:rsidRPr="009C6843">
        <w:rPr>
          <w:bCs/>
          <w:vertAlign w:val="superscript"/>
        </w:rPr>
        <w:t>2</w:t>
      </w:r>
      <w:r w:rsidR="00447686">
        <w:rPr>
          <w:bCs/>
          <w:vertAlign w:val="superscript"/>
        </w:rPr>
        <w:t>+</w:t>
      </w:r>
      <w:r w:rsidR="00447686" w:rsidRPr="009C6843">
        <w:t xml:space="preserve"> </w:t>
      </w:r>
      <w:r w:rsidR="00447686">
        <w:t xml:space="preserve">levels and for the carbon sources glycerol and </w:t>
      </w:r>
      <w:r w:rsidR="007F640D">
        <w:t>lactate</w:t>
      </w:r>
      <w:r w:rsidR="00447686">
        <w:t xml:space="preserve"> in exponential phase</w:t>
      </w:r>
      <w:r w:rsidR="007F640D">
        <w:t xml:space="preserve"> </w:t>
      </w:r>
      <w:r w:rsidR="00D40704" w:rsidRPr="00262505">
        <w:rPr>
          <w:color w:val="000000" w:themeColor="text1"/>
        </w:rPr>
        <w:t xml:space="preserve">(Figure </w:t>
      </w:r>
      <w:r w:rsidR="00AA4FB1">
        <w:rPr>
          <w:color w:val="000000" w:themeColor="text1"/>
        </w:rPr>
        <w:t>5</w:t>
      </w:r>
      <w:r w:rsidR="00D40704" w:rsidRPr="00262505">
        <w:rPr>
          <w:color w:val="000000" w:themeColor="text1"/>
        </w:rPr>
        <w:t>).</w:t>
      </w:r>
    </w:p>
    <w:p w14:paraId="62E2E73F" w14:textId="77777777" w:rsidR="003A289C" w:rsidRPr="009C6843" w:rsidRDefault="003A289C" w:rsidP="003A289C"/>
    <w:p w14:paraId="533D5A53" w14:textId="54B7A375" w:rsidR="00D51F87" w:rsidRPr="008A3D35" w:rsidRDefault="004A3752" w:rsidP="00D51F87">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BD3AFB">
        <w:rPr>
          <w:bCs/>
          <w:vertAlign w:val="superscript"/>
        </w:rPr>
        <w:t>+</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combined into “Mg stress” and “carbon source” only for the final comparison.)</w:t>
      </w:r>
      <w:r w:rsidR="00454FD3">
        <w:t xml:space="preserve"> </w:t>
      </w:r>
      <w:r w:rsidR="007F640D" w:rsidRPr="003E404F">
        <w:t xml:space="preserve">At the mRNA level, there was </w:t>
      </w:r>
      <w:r w:rsidR="00447686">
        <w:t>some overlap (21.7%) between carbon source and</w:t>
      </w:r>
      <w:r w:rsidR="007F640D" w:rsidRPr="003E404F">
        <w:t xml:space="preserve"> Mg</w:t>
      </w:r>
      <w:r w:rsidR="00D51F87" w:rsidRPr="003E404F">
        <w:rPr>
          <w:vertAlign w:val="superscript"/>
        </w:rPr>
        <w:t>2+</w:t>
      </w:r>
      <w:r w:rsidR="00447686">
        <w:t xml:space="preserve"> stress </w:t>
      </w:r>
      <w:r w:rsidR="00D51F87" w:rsidRPr="003E404F">
        <w:t xml:space="preserve">in exponential </w:t>
      </w:r>
      <w:r w:rsidR="00447686">
        <w:t>phase. All other overlaps where minimal, ~5% or less</w:t>
      </w:r>
      <w:r w:rsidR="007F640D" w:rsidRPr="003E404F">
        <w:t xml:space="preserve"> (Figure 6).</w:t>
      </w:r>
      <w:r w:rsidR="00D51F87" w:rsidRPr="003E404F">
        <w:t xml:space="preserve"> At th</w:t>
      </w:r>
      <w:r w:rsidR="00447686">
        <w:t xml:space="preserve">e protein level, there was </w:t>
      </w:r>
      <w:r w:rsidR="00D51F87" w:rsidRPr="003E404F">
        <w:t>overlap between Na</w:t>
      </w:r>
      <w:r w:rsidR="00D51F87" w:rsidRPr="003E404F">
        <w:rPr>
          <w:vertAlign w:val="superscript"/>
        </w:rPr>
        <w:t>+</w:t>
      </w:r>
      <w:r w:rsidR="00D51F87" w:rsidRPr="003E404F">
        <w:t xml:space="preserve"> stress and </w:t>
      </w:r>
      <w:r w:rsidR="00447686">
        <w:t>carbon source (14.9% in exponential phase, 10.7% in stationary phase), while all other overlaps were also minimal, ~3% or less</w:t>
      </w:r>
      <w:r w:rsidR="00D51F87" w:rsidRPr="003E404F">
        <w:t xml:space="preserve"> (Figure 6).</w:t>
      </w:r>
    </w:p>
    <w:p w14:paraId="555664F3" w14:textId="77777777" w:rsidR="009F4A72" w:rsidRPr="009C6843" w:rsidRDefault="009F4A72" w:rsidP="005E0DA3"/>
    <w:p w14:paraId="2F8DA8B0" w14:textId="6E270A94" w:rsidR="00CB1E8D" w:rsidRPr="00135710" w:rsidRDefault="00CB1E8D" w:rsidP="00135710">
      <w:pPr>
        <w:widowControl w:val="0"/>
        <w:autoSpaceDE w:val="0"/>
        <w:autoSpaceDN w:val="0"/>
        <w:adjustRightInd w:val="0"/>
        <w:spacing w:after="240" w:line="280" w:lineRule="atLeast"/>
        <w:rPr>
          <w:rFonts w:ascii="Times" w:hAnsi="Times" w:cs="Times"/>
        </w:rPr>
      </w:pPr>
      <w:r w:rsidRPr="001477BA">
        <w:t>We also identified</w:t>
      </w:r>
      <w:r w:rsidR="00790C42" w:rsidRPr="001477BA">
        <w:t xml:space="preserve"> </w:t>
      </w:r>
      <w:r w:rsidR="00667D70" w:rsidRPr="001477BA">
        <w:t xml:space="preserve">significantly altered biological pathways and molecular activities of gene products. We use </w:t>
      </w:r>
      <w:r w:rsidRPr="001477BA">
        <w:t xml:space="preserve">the </w:t>
      </w:r>
      <w:r w:rsidR="00667D70" w:rsidRPr="001477BA">
        <w:t>Kyoto Encyclopedia of</w:t>
      </w:r>
      <w:r w:rsidR="006267EB" w:rsidRPr="001477BA">
        <w:t xml:space="preserve"> Genes and Genomes (KEGG)</w:t>
      </w:r>
      <w:r w:rsidR="006267EB" w:rsidRPr="001477BA">
        <w:fldChar w:fldCharType="begin"/>
      </w:r>
      <w:r w:rsidR="00150EA6">
        <w:instrText xml:space="preserve"> ADDIN ZOTERO_ITEM CSL_CITATION {"citationID":"ba5F4iKO","properties":{"formattedCitation":"{\\rtf \\super 16\\nosupersub{}}","plainCitation":"16"},"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6267EB" w:rsidRPr="001477BA">
        <w:fldChar w:fldCharType="separate"/>
      </w:r>
      <w:r w:rsidR="00150EA6" w:rsidRPr="0083485A">
        <w:rPr>
          <w:rFonts w:ascii="Calibri"/>
          <w:vertAlign w:val="superscript"/>
        </w:rPr>
        <w:t>16</w:t>
      </w:r>
      <w:r w:rsidR="006267EB" w:rsidRPr="001477BA">
        <w:fldChar w:fldCharType="end"/>
      </w:r>
      <w:r w:rsidR="00667D70" w:rsidRPr="001477BA">
        <w:t xml:space="preserve"> for biological pathways and annotations from</w:t>
      </w:r>
      <w:r w:rsidRPr="001477BA">
        <w:t xml:space="preserve"> the</w:t>
      </w:r>
      <w:r w:rsidR="00667D70" w:rsidRPr="001477BA">
        <w:t xml:space="preserve"> Gene Ontology (GO)</w:t>
      </w:r>
      <w:r w:rsidR="006267EB" w:rsidRPr="001477BA">
        <w:t xml:space="preserve"> </w:t>
      </w:r>
      <w:r w:rsidR="00667D70" w:rsidRPr="001477BA">
        <w:t>Consortiu</w:t>
      </w:r>
      <w:r w:rsidR="006267EB" w:rsidRPr="001477BA">
        <w:t>m for molecular functions</w:t>
      </w:r>
      <w:r w:rsidR="006267EB" w:rsidRPr="001477BA">
        <w:fldChar w:fldCharType="begin"/>
      </w:r>
      <w:r w:rsidR="00150EA6">
        <w:instrText xml:space="preserve"> ADDIN ZOTERO_ITEM CSL_CITATION {"citationID":"O3W7qSYI","properties":{"formattedCitation":"{\\rtf \\super 17\\nosupersub{}}","plainCitation":"17"},"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1477BA">
        <w:fldChar w:fldCharType="separate"/>
      </w:r>
      <w:r w:rsidR="00150EA6" w:rsidRPr="0083485A">
        <w:rPr>
          <w:rFonts w:ascii="Calibri"/>
          <w:vertAlign w:val="superscript"/>
        </w:rPr>
        <w:t>17</w:t>
      </w:r>
      <w:r w:rsidR="006267EB" w:rsidRPr="001477BA">
        <w:fldChar w:fldCharType="end"/>
      </w:r>
      <w:r w:rsidR="00667D70" w:rsidRPr="001477BA">
        <w:t xml:space="preserve">. </w:t>
      </w:r>
      <w:r w:rsidR="006F0B95">
        <w:t xml:space="preserve">Figure </w:t>
      </w:r>
      <w:r w:rsidR="00AA4FB1">
        <w:t>7</w:t>
      </w:r>
      <w:r w:rsidR="006F0B95">
        <w:t xml:space="preserve"> and </w:t>
      </w:r>
      <w:r w:rsidR="009E12B3" w:rsidRPr="006F0B95">
        <w:t>Su</w:t>
      </w:r>
      <w:r w:rsidR="00156779">
        <w:t>pplementary Figure 1</w:t>
      </w:r>
      <w:r w:rsidR="00FF43E9" w:rsidRPr="001477BA">
        <w:t xml:space="preserve"> show</w:t>
      </w:r>
      <w:r w:rsidR="009E12B3" w:rsidRPr="001477BA">
        <w:t xml:space="preserve"> </w:t>
      </w:r>
      <w:r w:rsidR="00FF43E9" w:rsidRPr="001477BA">
        <w:t xml:space="preserve">the </w:t>
      </w:r>
      <w:r w:rsidR="009E12B3" w:rsidRPr="001477BA">
        <w:t xml:space="preserve">top 5 significantly altered </w:t>
      </w:r>
      <w:r w:rsidR="006267EB" w:rsidRPr="001477BA">
        <w:t>biological pathways</w:t>
      </w:r>
      <w:r w:rsidR="00156779">
        <w:t xml:space="preserve"> </w:t>
      </w:r>
      <w:r w:rsidR="004677EA">
        <w:t xml:space="preserve">(as defined in </w:t>
      </w:r>
      <w:r w:rsidR="004677EA" w:rsidRPr="004677EA">
        <w:t xml:space="preserve">the </w:t>
      </w:r>
      <w:r w:rsidR="00156779" w:rsidRPr="004677EA">
        <w:t>KEGG database</w:t>
      </w:r>
      <w:r w:rsidR="004677EA">
        <w:t>)</w:t>
      </w:r>
      <w:r w:rsidR="00156779">
        <w:t xml:space="preserve"> and</w:t>
      </w:r>
      <w:r w:rsidR="006267EB" w:rsidRPr="001477BA">
        <w:t xml:space="preserve"> </w:t>
      </w:r>
      <w:r w:rsidR="009E12B3" w:rsidRPr="001477BA">
        <w:t>molecular function</w:t>
      </w:r>
      <w:r w:rsidRPr="001477BA">
        <w:t xml:space="preserve">s </w:t>
      </w:r>
      <w:r w:rsidR="004677EA">
        <w:t>(</w:t>
      </w:r>
      <w:r w:rsidR="004677EA" w:rsidRPr="004677EA">
        <w:t xml:space="preserve">as defined by </w:t>
      </w:r>
      <w:r w:rsidR="00156779" w:rsidRPr="004677EA">
        <w:t>GO annotations</w:t>
      </w:r>
      <w:r w:rsidR="004677EA">
        <w:t>)</w:t>
      </w:r>
      <w:r w:rsidR="00156779" w:rsidRPr="004677EA">
        <w:t xml:space="preserve"> </w:t>
      </w:r>
      <w:r w:rsidR="00FC478E" w:rsidRPr="004677EA">
        <w:t>under</w:t>
      </w:r>
      <w:r w:rsidR="00FC478E">
        <w:t xml:space="preserve"> different conditions</w:t>
      </w:r>
      <w:r w:rsidR="004677EA">
        <w:t>,</w:t>
      </w:r>
      <w:r w:rsidR="00FC478E">
        <w:t xml:space="preserve"> </w:t>
      </w:r>
      <w:r w:rsidR="00FC478E" w:rsidRPr="004677EA">
        <w:t>respectively</w:t>
      </w:r>
      <w:r w:rsidR="00FC478E">
        <w:t xml:space="preserve">, </w:t>
      </w:r>
      <w:r w:rsidR="004677EA">
        <w:t xml:space="preserve">as </w:t>
      </w:r>
      <w:r w:rsidRPr="001477BA">
        <w:t>determined by DAVID</w:t>
      </w:r>
      <w:r w:rsidRPr="001477BA">
        <w:fldChar w:fldCharType="begin"/>
      </w:r>
      <w:r w:rsidR="00150EA6">
        <w:instrText xml:space="preserve"> ADDIN ZOTERO_ITEM CSL_CITATION {"citationID":"Hhb0xQsJ","properties":{"formattedCitation":"{\\rtf \\super 18\\nosupersub{}}","plainCitation":"18"},"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Pr="001477BA">
        <w:fldChar w:fldCharType="separate"/>
      </w:r>
      <w:r w:rsidR="00150EA6" w:rsidRPr="0083485A">
        <w:rPr>
          <w:rFonts w:ascii="Calibri"/>
          <w:vertAlign w:val="superscript"/>
        </w:rPr>
        <w:t>18</w:t>
      </w:r>
      <w:r w:rsidRPr="001477BA">
        <w:fldChar w:fldCharType="end"/>
      </w:r>
      <w:r w:rsidRPr="001477BA">
        <w:t xml:space="preserve">. </w:t>
      </w:r>
      <w:r w:rsidR="001477BA" w:rsidRPr="001477BA">
        <w:t>In all cases, we used a cutoff of 0.05 on</w:t>
      </w:r>
      <w:r w:rsidR="00544694">
        <w:t xml:space="preserve"> false-discovery-rate (</w:t>
      </w:r>
      <w:r w:rsidR="001477BA" w:rsidRPr="001477BA">
        <w:t>FDR</w:t>
      </w:r>
      <w:r w:rsidR="00544694">
        <w:t>)</w:t>
      </w:r>
      <w:r w:rsidR="001477BA" w:rsidRPr="001477BA">
        <w:t xml:space="preserve">-corrected </w:t>
      </w:r>
      <w:r w:rsidR="001477BA" w:rsidRPr="001477BA">
        <w:rPr>
          <w:i/>
        </w:rPr>
        <w:t>P</w:t>
      </w:r>
      <w:r w:rsidR="001477BA" w:rsidRPr="001477BA">
        <w:t xml:space="preserve"> values to identify significant annotations.</w:t>
      </w:r>
      <w:r w:rsidR="008B6FF4">
        <w:t xml:space="preserve"> </w:t>
      </w:r>
      <w:r w:rsidR="00BA7DA3">
        <w:t xml:space="preserve">We found numerous significantly altered </w:t>
      </w:r>
      <w:r w:rsidR="008B6FF4" w:rsidRPr="001B0458">
        <w:t xml:space="preserve">KEGG pathways </w:t>
      </w:r>
      <w:r w:rsidR="00BA7DA3">
        <w:t xml:space="preserve">(Figure 7) but only two significantly altered </w:t>
      </w:r>
      <w:r w:rsidR="008B6FF4" w:rsidRPr="001B0458">
        <w:t>GO annotations</w:t>
      </w:r>
      <w:r w:rsidR="00BA7DA3">
        <w:t>:</w:t>
      </w:r>
      <w:r w:rsidR="008B6FF4" w:rsidRPr="00454FD3">
        <w:t xml:space="preserve"> “</w:t>
      </w:r>
      <w:r w:rsidR="00FB69A1" w:rsidRPr="00150EA6">
        <w:rPr>
          <w:rFonts w:cs="Helvetica"/>
        </w:rPr>
        <w:t>structural constituent of ribosome</w:t>
      </w:r>
      <w:r w:rsidR="008B6FF4" w:rsidRPr="00454FD3">
        <w:t>” and “</w:t>
      </w:r>
      <w:r w:rsidR="00FB69A1" w:rsidRPr="00150EA6">
        <w:rPr>
          <w:rFonts w:cs="Helvetica"/>
        </w:rPr>
        <w:t>structural molecule activity</w:t>
      </w:r>
      <w:r w:rsidR="008B6FF4" w:rsidRPr="00454FD3">
        <w:t>”</w:t>
      </w:r>
      <w:r w:rsidR="009B4430" w:rsidRPr="00454FD3">
        <w:t xml:space="preserve"> (Figure S1)</w:t>
      </w:r>
      <w:r w:rsidR="0038333A" w:rsidRPr="00454FD3">
        <w:t>.</w:t>
      </w:r>
    </w:p>
    <w:p w14:paraId="38C92860" w14:textId="7BA8304D" w:rsidR="006E4EDD" w:rsidRDefault="001477BA" w:rsidP="005E0DA3">
      <w:r w:rsidRPr="001477BA">
        <w:t xml:space="preserve">Finally, we looked at individual, differentially expressed genes associated with specific pathways and/or </w:t>
      </w:r>
      <w:r w:rsidRPr="007A18E3">
        <w:t>functions (</w:t>
      </w:r>
      <w:r w:rsidR="002C37BA" w:rsidRPr="007A18E3">
        <w:t xml:space="preserve">Supplementary </w:t>
      </w:r>
      <w:r w:rsidRPr="007A18E3">
        <w:t>F</w:t>
      </w:r>
      <w:r w:rsidR="009E12B3" w:rsidRPr="007A18E3">
        <w:t>igures</w:t>
      </w:r>
      <w:r w:rsidR="00FF43E9" w:rsidRPr="007A18E3">
        <w:t xml:space="preserve"> </w:t>
      </w:r>
      <w:r w:rsidR="0037707E" w:rsidRPr="007A18E3">
        <w:t>2–22</w:t>
      </w:r>
      <w:r w:rsidRPr="007A18E3">
        <w:t>)</w:t>
      </w:r>
      <w:r w:rsidR="009E12B3" w:rsidRPr="007A18E3">
        <w:t>.</w:t>
      </w:r>
      <w:r w:rsidR="009E12B3" w:rsidRPr="001477BA">
        <w:t xml:space="preserve"> </w:t>
      </w:r>
      <w:r w:rsidR="00BC726B">
        <w:t>As an example</w:t>
      </w:r>
      <w:r w:rsidRPr="001477BA">
        <w:t>, the differentially expressed mRNAs associated with s</w:t>
      </w:r>
      <w:r w:rsidR="00810298" w:rsidRPr="001477BA">
        <w:t>ignificantly al</w:t>
      </w:r>
      <w:r w:rsidR="00790C42" w:rsidRPr="001477BA">
        <w:t xml:space="preserve">tered KEGG pathways </w:t>
      </w:r>
      <w:r w:rsidRPr="001477BA">
        <w:t xml:space="preserve">under </w:t>
      </w:r>
      <w:r w:rsidR="00790C42" w:rsidRPr="001477BA">
        <w:t>high Mg</w:t>
      </w:r>
      <w:r w:rsidR="00790C42" w:rsidRPr="001477BA">
        <w:rPr>
          <w:vertAlign w:val="superscript"/>
        </w:rPr>
        <w:t>2</w:t>
      </w:r>
      <w:r w:rsidR="00353D4F">
        <w:rPr>
          <w:vertAlign w:val="superscript"/>
        </w:rPr>
        <w:t>+</w:t>
      </w:r>
      <w:r w:rsidR="00790C42" w:rsidRPr="001477BA">
        <w:t xml:space="preserve"> </w:t>
      </w:r>
      <w:r w:rsidR="00810298" w:rsidRPr="001477BA">
        <w:t>concentrations</w:t>
      </w:r>
      <w:r w:rsidR="00790C42" w:rsidRPr="001477BA">
        <w:t xml:space="preserve"> in exponential phase</w:t>
      </w:r>
      <w:r w:rsidR="00ED6729">
        <w:t xml:space="preserve"> are shown in F</w:t>
      </w:r>
      <w:r w:rsidR="00531403">
        <w:t>igure</w:t>
      </w:r>
      <w:r w:rsidR="00790C42" w:rsidRPr="001477BA">
        <w:t xml:space="preserve"> </w:t>
      </w:r>
      <w:r w:rsidR="00AA4FB1">
        <w:t>8</w:t>
      </w:r>
      <w:r w:rsidR="00BA7DA3">
        <w:t>A</w:t>
      </w:r>
      <w:r w:rsidR="00790C42" w:rsidRPr="001477BA">
        <w:t>.</w:t>
      </w:r>
      <w:r w:rsidR="000D2145">
        <w:t xml:space="preserve"> Three pathways are significantly altered; sulfur metabolism and nitrogen metabolism are mostly up</w:t>
      </w:r>
      <w:r w:rsidR="00BA7DA3">
        <w:t>-</w:t>
      </w:r>
      <w:r w:rsidR="000D2145">
        <w:t>regulated and fl</w:t>
      </w:r>
      <w:r w:rsidR="00BA7DA3">
        <w:t>agellar assembly is mostly down-</w:t>
      </w:r>
      <w:r w:rsidR="000D2145">
        <w:t>regulated</w:t>
      </w:r>
      <w:r w:rsidRPr="001477BA">
        <w:t xml:space="preserve">. </w:t>
      </w:r>
      <w:r w:rsidR="00A4264B">
        <w:t xml:space="preserve">Changes in sulfur metabolism in this condition </w:t>
      </w:r>
      <w:r w:rsidR="0076036C">
        <w:t>might</w:t>
      </w:r>
      <w:r w:rsidR="00A4264B">
        <w:t xml:space="preserve"> </w:t>
      </w:r>
      <w:r w:rsidR="00F43646">
        <w:t>reflect a</w:t>
      </w:r>
      <w:r w:rsidR="00A4264B">
        <w:t xml:space="preserve"> </w:t>
      </w:r>
      <w:r w:rsidR="00F43646">
        <w:t xml:space="preserve">linked </w:t>
      </w:r>
      <w:r w:rsidR="00A4264B">
        <w:t xml:space="preserve">increased </w:t>
      </w:r>
      <w:r w:rsidR="00F43646">
        <w:t xml:space="preserve">in the </w:t>
      </w:r>
      <w:r w:rsidR="00A4264B">
        <w:t xml:space="preserve">concentration of </w:t>
      </w:r>
      <w:r w:rsidR="00F43646">
        <w:t>sulfate (</w:t>
      </w:r>
      <w:r w:rsidR="00A4264B">
        <w:t>SO</w:t>
      </w:r>
      <w:r w:rsidR="00A4264B" w:rsidRPr="001440DB">
        <w:rPr>
          <w:vertAlign w:val="subscript"/>
        </w:rPr>
        <w:t>4</w:t>
      </w:r>
      <w:r w:rsidR="00A4264B" w:rsidRPr="001440DB">
        <w:rPr>
          <w:vertAlign w:val="superscript"/>
        </w:rPr>
        <w:t>2–</w:t>
      </w:r>
      <w:r w:rsidR="00F43646" w:rsidRPr="001440DB">
        <w:t>)</w:t>
      </w:r>
      <w:r w:rsidR="00FB00A1">
        <w:t>, as</w:t>
      </w:r>
      <w:r w:rsidR="00F43646">
        <w:t xml:space="preserve"> this was the </w:t>
      </w:r>
      <w:r w:rsidR="00A4264B">
        <w:t xml:space="preserve">counterion in the </w:t>
      </w:r>
      <w:r w:rsidR="00F43646">
        <w:t xml:space="preserve">salt </w:t>
      </w:r>
      <w:r w:rsidR="009132CB">
        <w:t xml:space="preserve">that was </w:t>
      </w:r>
      <w:r w:rsidR="00F43646">
        <w:t>added to increase Mg</w:t>
      </w:r>
      <w:r w:rsidR="00F43646" w:rsidRPr="001440DB">
        <w:rPr>
          <w:vertAlign w:val="superscript"/>
        </w:rPr>
        <w:t>2+</w:t>
      </w:r>
      <w:r w:rsidR="00F43646">
        <w:t xml:space="preserve"> levels</w:t>
      </w:r>
      <w:r w:rsidR="00A4264B">
        <w:t>.</w:t>
      </w:r>
      <w:r w:rsidR="00F43646">
        <w:t xml:space="preserve"> </w:t>
      </w:r>
      <w:r w:rsidRPr="001477BA">
        <w:t xml:space="preserve">By contrast, </w:t>
      </w:r>
      <w:r w:rsidR="00D73E39">
        <w:t>using lactate</w:t>
      </w:r>
      <w:r w:rsidR="00531403">
        <w:t xml:space="preserve"> instead of glucose </w:t>
      </w:r>
      <w:r w:rsidR="00BA7DA3">
        <w:t xml:space="preserve">as carbon source </w:t>
      </w:r>
      <w:r w:rsidRPr="001477BA">
        <w:t>caused up-</w:t>
      </w:r>
      <w:r w:rsidR="009D4F6B" w:rsidRPr="001477BA">
        <w:t>regulation o</w:t>
      </w:r>
      <w:r w:rsidR="00D73E39">
        <w:t>f pyruvate metabolism, citrate cycle</w:t>
      </w:r>
      <w:r w:rsidR="00BA7DA3">
        <w:t>,</w:t>
      </w:r>
      <w:r w:rsidR="00D73E39">
        <w:t xml:space="preserve"> and carbon metabolism</w:t>
      </w:r>
      <w:r w:rsidR="009D4F6B" w:rsidRPr="001477BA">
        <w:t xml:space="preserve"> </w:t>
      </w:r>
      <w:r w:rsidR="007570B2">
        <w:t xml:space="preserve">at </w:t>
      </w:r>
      <w:r w:rsidR="00BA7DA3">
        <w:t xml:space="preserve">the </w:t>
      </w:r>
      <w:r w:rsidR="007570B2">
        <w:t xml:space="preserve">protein level </w:t>
      </w:r>
      <w:r w:rsidR="00BA7DA3" w:rsidRPr="001477BA">
        <w:t xml:space="preserve">in </w:t>
      </w:r>
      <w:r w:rsidR="00BA7DA3">
        <w:t>exponential</w:t>
      </w:r>
      <w:r w:rsidR="00BA7DA3" w:rsidRPr="001477BA">
        <w:t xml:space="preserve"> phase </w:t>
      </w:r>
      <w:r w:rsidR="008272F5" w:rsidRPr="001477BA">
        <w:t>(F</w:t>
      </w:r>
      <w:r w:rsidR="00EA61CF" w:rsidRPr="001477BA">
        <w:t xml:space="preserve">igure </w:t>
      </w:r>
      <w:r w:rsidR="00BA7DA3">
        <w:t>8B</w:t>
      </w:r>
      <w:r w:rsidR="00625119" w:rsidRPr="001477BA">
        <w:t>)</w:t>
      </w:r>
      <w:r w:rsidR="00427E9A">
        <w:rPr>
          <w:color w:val="0000FF"/>
        </w:rPr>
        <w:t>.</w:t>
      </w:r>
    </w:p>
    <w:p w14:paraId="600D3019" w14:textId="77777777" w:rsidR="00093E5D" w:rsidRDefault="00093E5D" w:rsidP="005E0DA3"/>
    <w:p w14:paraId="2AE6E32B" w14:textId="5EBA1599" w:rsidR="00093E5D" w:rsidRPr="007E6243" w:rsidRDefault="007E6243" w:rsidP="005E0DA3">
      <w:pPr>
        <w:rPr>
          <w:b/>
        </w:rPr>
      </w:pPr>
      <w:r w:rsidRPr="007E6243">
        <w:rPr>
          <w:b/>
        </w:rPr>
        <w:t xml:space="preserve">Metabolic flux </w:t>
      </w:r>
      <w:r w:rsidR="00E87FEC">
        <w:rPr>
          <w:b/>
        </w:rPr>
        <w:t xml:space="preserve">ratios </w:t>
      </w:r>
      <w:r w:rsidRPr="007E6243">
        <w:rPr>
          <w:b/>
        </w:rPr>
        <w:t>under salt stress</w:t>
      </w:r>
    </w:p>
    <w:p w14:paraId="02740F1C" w14:textId="28296AC0" w:rsidR="00135710" w:rsidRDefault="00C63B06" w:rsidP="00077A08">
      <w:r>
        <w:t>F</w:t>
      </w:r>
      <w:r w:rsidRPr="007E6243">
        <w:t xml:space="preserve">or the high sodium </w:t>
      </w:r>
      <w:r>
        <w:t xml:space="preserve">and </w:t>
      </w:r>
      <w:r w:rsidRPr="007E6243">
        <w:t>high magnesium experiment</w:t>
      </w:r>
      <w:r>
        <w:t>s, w</w:t>
      </w:r>
      <w:r w:rsidR="00816F92" w:rsidRPr="007E6243">
        <w:t xml:space="preserve">e </w:t>
      </w:r>
      <w:r w:rsidR="00BA7DA3">
        <w:t xml:space="preserve">also </w:t>
      </w:r>
      <w:r w:rsidR="00E87FEC">
        <w:t>determined</w:t>
      </w:r>
      <w:r w:rsidR="00816F92" w:rsidRPr="007E6243">
        <w:t xml:space="preserve"> metabolic flux through central metabolism</w:t>
      </w:r>
      <w:r>
        <w:t xml:space="preserve"> by analyzing</w:t>
      </w:r>
      <w:r w:rsidR="00816F92">
        <w:t xml:space="preserve"> </w:t>
      </w:r>
      <w:r w:rsidRPr="00150EA6">
        <w:rPr>
          <w:vertAlign w:val="superscript"/>
        </w:rPr>
        <w:t>13</w:t>
      </w:r>
      <w:r>
        <w:t>C incorporation into protein-bound amino acids</w:t>
      </w:r>
      <w:r w:rsidR="00816F92" w:rsidRPr="007E6243">
        <w:t>.</w:t>
      </w:r>
      <w:r w:rsidR="00E80622">
        <w:t xml:space="preserve"> We here analyzed only flux samples taken in exponential phase, since stationary-phase samples have an unclear interpretation</w:t>
      </w:r>
      <w:r w:rsidR="00E80622">
        <w:fldChar w:fldCharType="begin"/>
      </w:r>
      <w:r w:rsidR="00E80622">
        <w:instrText xml:space="preserve"> ADDIN ZOTERO_ITEM CSL_CITATION {"citationID":"1fvmmcah0j","properties":{"formattedCitation":"{\\rtf \\super 10\\nosupersub{}}","plainCitation":"10"},"citationItems":[{"id":"fnuqXoOZ/unDfMfLK","uris":["http://zotero.org/users/local/FOPKHRFW/items/2MT26SD4"],"uri":["http://zotero.org/users/local/FOPKHRFW/items/2MT26SD4"],"itemData":{"id":"fnuqXoOZ/unDfMfLK","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year":2015,"month":8,"day":14},"accessed":{"year":2016,"month":9,"day":27},"PMID":"26275208","PMCID":"PMC4537216","container-title-short":"PLoS Comput. Biol."}}],"schema":"https://github.com/citation-style-language/schema/raw/master/csl-citation.json"} </w:instrText>
      </w:r>
      <w:r w:rsidR="00E80622">
        <w:fldChar w:fldCharType="separate"/>
      </w:r>
      <w:r w:rsidR="00E80622" w:rsidRPr="00E80622">
        <w:rPr>
          <w:rFonts w:ascii="Calibri"/>
          <w:vertAlign w:val="superscript"/>
        </w:rPr>
        <w:t>10</w:t>
      </w:r>
      <w:r w:rsidR="00E80622">
        <w:fldChar w:fldCharType="end"/>
      </w:r>
      <w:r w:rsidR="00E80622">
        <w:t>.</w:t>
      </w:r>
      <w:r w:rsidR="00816F92">
        <w:t xml:space="preserve"> </w:t>
      </w:r>
      <w:r w:rsidR="007E6243">
        <w:t>For each condition, flux samples were analyzed in triplicate</w:t>
      </w:r>
      <w:r w:rsidR="00A23289">
        <w:t xml:space="preserve"> (except one, which was analyzed in duplicate only)</w:t>
      </w:r>
      <w:r w:rsidR="007E6243">
        <w:t xml:space="preserve">, and </w:t>
      </w:r>
      <w:r w:rsidR="00402DCD" w:rsidRPr="007E6243">
        <w:t>13</w:t>
      </w:r>
      <w:r w:rsidR="00A23289">
        <w:t xml:space="preserve"> different flux ratios were measured for each sample.</w:t>
      </w:r>
      <w:r w:rsidR="00402DCD" w:rsidRPr="007E6243">
        <w:t xml:space="preserve"> </w:t>
      </w:r>
      <w:r w:rsidR="00A23289">
        <w:t>The flux ratios were then averaged across replicates</w:t>
      </w:r>
      <w:r w:rsidR="007443C0">
        <w:t xml:space="preserve"> (Supplementary Figure 23)</w:t>
      </w:r>
      <w:r w:rsidR="00A23289">
        <w:t>.</w:t>
      </w:r>
      <w:r w:rsidR="00323791">
        <w:t xml:space="preserve"> We saw no significant changes in flux ratios with increasing </w:t>
      </w:r>
      <w:r w:rsidR="00323791" w:rsidRPr="007E6243">
        <w:t>Na</w:t>
      </w:r>
      <w:r w:rsidR="00323791" w:rsidRPr="007E6243">
        <w:rPr>
          <w:vertAlign w:val="superscript"/>
        </w:rPr>
        <w:t>+</w:t>
      </w:r>
      <w:r w:rsidR="00323791">
        <w:t xml:space="preserve"> (</w:t>
      </w:r>
      <w:r w:rsidR="007443C0">
        <w:t xml:space="preserve">linear regression, </w:t>
      </w:r>
      <w:r w:rsidR="00323791">
        <w:t xml:space="preserve">all </w:t>
      </w:r>
      <w:r w:rsidR="00323791" w:rsidRPr="00135710">
        <w:rPr>
          <w:i/>
        </w:rPr>
        <w:t>P</w:t>
      </w:r>
      <w:r w:rsidR="00323791">
        <w:t xml:space="preserve"> &gt; 0.05</w:t>
      </w:r>
      <w:r w:rsidR="007443C0">
        <w:t xml:space="preserve"> after </w:t>
      </w:r>
      <w:r w:rsidR="00C6318C">
        <w:t>FDR</w:t>
      </w:r>
      <w:r w:rsidR="007443C0">
        <w:t xml:space="preserve"> correction, Supplementary Table 5</w:t>
      </w:r>
      <w:r w:rsidR="00323791">
        <w:t xml:space="preserve">). </w:t>
      </w:r>
      <w:r w:rsidR="007443C0">
        <w:t xml:space="preserve">Results were similar for </w:t>
      </w:r>
      <w:r w:rsidR="00323791" w:rsidRPr="007E6243">
        <w:t>Mg</w:t>
      </w:r>
      <w:r w:rsidR="00323791" w:rsidRPr="007E6243">
        <w:rPr>
          <w:vertAlign w:val="superscript"/>
        </w:rPr>
        <w:t>2</w:t>
      </w:r>
      <w:r w:rsidR="00323791">
        <w:rPr>
          <w:vertAlign w:val="superscript"/>
        </w:rPr>
        <w:t>+</w:t>
      </w:r>
      <w:r w:rsidR="007443C0">
        <w:t xml:space="preserve">. Due to the wide range of </w:t>
      </w:r>
      <w:r w:rsidR="007443C0" w:rsidRPr="007E6243">
        <w:t>Mg</w:t>
      </w:r>
      <w:r w:rsidR="007443C0" w:rsidRPr="007E6243">
        <w:rPr>
          <w:vertAlign w:val="superscript"/>
        </w:rPr>
        <w:t>2</w:t>
      </w:r>
      <w:r w:rsidR="007443C0">
        <w:rPr>
          <w:vertAlign w:val="superscript"/>
        </w:rPr>
        <w:t>+</w:t>
      </w:r>
      <w:r w:rsidR="007443C0">
        <w:t xml:space="preserve"> concentrations considered, we regressed flux ratios against log-transformed </w:t>
      </w:r>
      <w:r w:rsidR="007443C0" w:rsidRPr="007E6243">
        <w:t>Mg</w:t>
      </w:r>
      <w:r w:rsidR="007443C0" w:rsidRPr="007E6243">
        <w:rPr>
          <w:vertAlign w:val="superscript"/>
        </w:rPr>
        <w:t>2</w:t>
      </w:r>
      <w:r w:rsidR="007443C0">
        <w:rPr>
          <w:vertAlign w:val="superscript"/>
        </w:rPr>
        <w:t>+</w:t>
      </w:r>
      <w:r w:rsidR="007443C0">
        <w:t xml:space="preserve"> concentrations.</w:t>
      </w:r>
      <w:r w:rsidR="00135710">
        <w:t xml:space="preserve"> Again, we saw no significant changes in </w:t>
      </w:r>
      <w:r w:rsidR="000E06AE">
        <w:t xml:space="preserve">any </w:t>
      </w:r>
      <w:r w:rsidR="00135710">
        <w:t xml:space="preserve">flux ratio with increasing </w:t>
      </w:r>
      <w:r w:rsidR="00135710" w:rsidRPr="007E6243">
        <w:t>Mg</w:t>
      </w:r>
      <w:r w:rsidR="00135710" w:rsidRPr="007E6243">
        <w:rPr>
          <w:vertAlign w:val="superscript"/>
        </w:rPr>
        <w:t>2</w:t>
      </w:r>
      <w:r w:rsidR="00135710">
        <w:rPr>
          <w:vertAlign w:val="superscript"/>
        </w:rPr>
        <w:t>+</w:t>
      </w:r>
      <w:r w:rsidR="007443C0">
        <w:t xml:space="preserve"> </w:t>
      </w:r>
      <w:r w:rsidR="00135710">
        <w:t xml:space="preserve">(linear regression, all </w:t>
      </w:r>
      <w:r w:rsidR="00135710" w:rsidRPr="00135710">
        <w:rPr>
          <w:i/>
        </w:rPr>
        <w:t>P</w:t>
      </w:r>
      <w:r w:rsidR="00135710">
        <w:t xml:space="preserve"> &gt; 0.05 after </w:t>
      </w:r>
      <w:r w:rsidR="00C6318C">
        <w:t>FDR</w:t>
      </w:r>
      <w:r w:rsidR="00135710">
        <w:t xml:space="preserve"> correction, Supplementary Table 5).</w:t>
      </w:r>
    </w:p>
    <w:p w14:paraId="3D6BA1A5" w14:textId="77777777" w:rsidR="00135710" w:rsidRDefault="00135710" w:rsidP="00077A08"/>
    <w:p w14:paraId="08E393F3" w14:textId="3EAFA3EC" w:rsidR="00077A08" w:rsidRDefault="00135710" w:rsidP="00077A08">
      <w:r>
        <w:t>We also asked whether the flux</w:t>
      </w:r>
      <w:r w:rsidR="00E87FEC">
        <w:t xml:space="preserve"> ratios</w:t>
      </w:r>
      <w:r>
        <w:t xml:space="preserve"> changed with doubling time rather than with ion concentration, since doubling time is not necessarily monotonic in ion concentration (Figure 2B). For this analysis, we pooled all flux measurements and plotted flux ratios against doubling times </w:t>
      </w:r>
      <w:r w:rsidR="00676CA4">
        <w:t>(</w:t>
      </w:r>
      <w:r w:rsidR="00323791">
        <w:t>Figure 9)</w:t>
      </w:r>
      <w:r w:rsidR="00676CA4">
        <w:t xml:space="preserve">. </w:t>
      </w:r>
      <w:r>
        <w:t xml:space="preserve">Again, we saw no significant relationship between flux ratios and doubling time after </w:t>
      </w:r>
      <w:r w:rsidR="00C6318C">
        <w:t xml:space="preserve">FDR </w:t>
      </w:r>
      <w:r>
        <w:t xml:space="preserve">correction (Supplementary Table 6). However, we note that the branches </w:t>
      </w:r>
      <w:r w:rsidR="00AB3B3E">
        <w:t xml:space="preserve">erythrose-4-phosphate from pentose-5-phosphate and pyruvate from malate (upper bound) </w:t>
      </w:r>
      <w:r>
        <w:t>showed a significant relationship before correction for multiple testing (</w:t>
      </w:r>
      <w:r w:rsidRPr="00135710">
        <w:rPr>
          <w:i/>
        </w:rPr>
        <w:t>P</w:t>
      </w:r>
      <w:r>
        <w:t xml:space="preserve"> = 0.026 and </w:t>
      </w:r>
      <w:r w:rsidRPr="00135710">
        <w:rPr>
          <w:i/>
        </w:rPr>
        <w:t>P</w:t>
      </w:r>
      <w:r>
        <w:t xml:space="preserve"> = 0.018, respectively, Supplementary Table 6), both driven by one outlying data point for the slowest-growing condition, at 300 mM Na</w:t>
      </w:r>
      <w:r w:rsidRPr="00135710">
        <w:rPr>
          <w:vertAlign w:val="superscript"/>
        </w:rPr>
        <w:t>+</w:t>
      </w:r>
      <w:r>
        <w:t>.</w:t>
      </w:r>
    </w:p>
    <w:p w14:paraId="65B18482" w14:textId="77777777" w:rsidR="00A3691E" w:rsidRDefault="00A3691E" w:rsidP="00077A08"/>
    <w:p w14:paraId="0D0BCD43" w14:textId="70ED617B" w:rsidR="0040122D" w:rsidRDefault="006E46BD" w:rsidP="004F79A2">
      <w:pPr>
        <w:pStyle w:val="Heading2"/>
      </w:pPr>
      <w:r>
        <w:t>Discussion</w:t>
      </w:r>
    </w:p>
    <w:p w14:paraId="0E932949" w14:textId="77777777" w:rsidR="004F79A2" w:rsidRDefault="004F79A2" w:rsidP="004F79A2"/>
    <w:p w14:paraId="6B073D37" w14:textId="38AF153A" w:rsidR="00776B56" w:rsidRDefault="008272F5" w:rsidP="00776B56">
      <w:r>
        <w:t xml:space="preserve">W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considered </w:t>
      </w:r>
      <w:r w:rsidR="00FD38BF">
        <w:t>include</w:t>
      </w:r>
      <w:r w:rsidR="009D56DD">
        <w:t xml:space="preserve"> f</w:t>
      </w:r>
      <w:r w:rsidR="00776B56">
        <w:t>our different carbon source</w:t>
      </w:r>
      <w:r w:rsidR="009D56DD">
        <w:t>s</w:t>
      </w:r>
      <w:r>
        <w:t xml:space="preserve">, </w:t>
      </w:r>
      <w:r w:rsidR="00353D4F">
        <w:t xml:space="preserve">different levels of </w:t>
      </w:r>
      <w:r w:rsidR="001146A4">
        <w:t>Na</w:t>
      </w:r>
      <w:r w:rsidRPr="008272F5">
        <w:rPr>
          <w:vertAlign w:val="superscript"/>
        </w:rPr>
        <w:t>+</w:t>
      </w:r>
      <w:r w:rsidR="000E22E3">
        <w:t xml:space="preserve"> and</w:t>
      </w:r>
      <w:r w:rsidR="00D76036">
        <w:rPr>
          <w:sz w:val="28"/>
        </w:rPr>
        <w:t xml:space="preserve"> </w:t>
      </w:r>
      <w:r w:rsidR="00D76036" w:rsidRPr="00FD38BF">
        <w:t>Mg</w:t>
      </w:r>
      <w:r w:rsidRPr="008272F5">
        <w:rPr>
          <w:vertAlign w:val="superscript"/>
        </w:rPr>
        <w:t>2</w:t>
      </w:r>
      <w:r w:rsidR="00353D4F">
        <w:rPr>
          <w:vertAlign w:val="superscript"/>
        </w:rPr>
        <w:t>+</w:t>
      </w:r>
      <w:r w:rsidR="00D76036" w:rsidRPr="00FD38BF">
        <w:t xml:space="preserve"> </w:t>
      </w:r>
      <w:r w:rsidR="00353D4F">
        <w:t>stress</w:t>
      </w:r>
      <w:r>
        <w:t xml:space="preserve">, and growth into deep stationary phase, up to two weeks post inoculation. We found that gene regulation changes the most with respect to growth phase; in general, the exponential phase under one condition is more similar to the exponential phase under another condition than to the stationary phase under the same condition. Further, we found </w:t>
      </w:r>
      <w:r w:rsidR="00C6318C">
        <w:t xml:space="preserve">little overlap in differentially expressed genes under different growth conditions. Finally, </w:t>
      </w:r>
      <w:r w:rsidR="00454FD3">
        <w:t xml:space="preserve">we </w:t>
      </w:r>
      <w:r w:rsidR="00C6318C">
        <w:t xml:space="preserve">found that </w:t>
      </w:r>
      <w:r w:rsidR="001E4DEA">
        <w:t xml:space="preserve">the ratios of fluxes </w:t>
      </w:r>
      <w:r w:rsidR="00C6318C">
        <w:t xml:space="preserve">through </w:t>
      </w:r>
      <w:r w:rsidR="001E4DEA">
        <w:t xml:space="preserve">alternative </w:t>
      </w:r>
      <w:r w:rsidR="000E06AE">
        <w:t>branch</w:t>
      </w:r>
      <w:r w:rsidR="00370AE2">
        <w:t xml:space="preserve">es </w:t>
      </w:r>
      <w:r w:rsidR="00D45B79">
        <w:t>within</w:t>
      </w:r>
      <w:r w:rsidR="000E06AE">
        <w:t xml:space="preserve"> </w:t>
      </w:r>
      <w:r w:rsidR="001E4DEA">
        <w:t xml:space="preserve">central </w:t>
      </w:r>
      <w:r w:rsidR="00C6318C">
        <w:t>metabolism remain</w:t>
      </w:r>
      <w:r w:rsidR="001E4DEA">
        <w:t>ed</w:t>
      </w:r>
      <w:r w:rsidR="00C6318C">
        <w:t xml:space="preserve"> approximately constant under salt stress, despite substantial changes in doubling times.</w:t>
      </w:r>
      <w:r>
        <w:t xml:space="preserve"> </w:t>
      </w:r>
    </w:p>
    <w:p w14:paraId="594B40C4" w14:textId="77777777" w:rsidR="00EA44BC" w:rsidRDefault="00EA44BC" w:rsidP="00776B56"/>
    <w:p w14:paraId="05902EED" w14:textId="18D4BB8E" w:rsidR="00BB570B" w:rsidRPr="00316923" w:rsidRDefault="008272F5" w:rsidP="00776B56">
      <w:pPr>
        <w:rPr>
          <w:color w:val="000000" w:themeColor="text1"/>
        </w:rPr>
      </w:pPr>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w:t>
      </w:r>
      <w:r w:rsidR="00B102F5">
        <w:t xml:space="preserve">nd depth of </w:t>
      </w:r>
      <w:r w:rsidR="006B7B8D">
        <w:t xml:space="preserve">different stresses, comparable </w:t>
      </w:r>
      <w:r w:rsidR="00B102F5">
        <w:t>a</w:t>
      </w:r>
      <w:r w:rsidR="006B7B8D">
        <w:t>n</w:t>
      </w:r>
      <w:r w:rsidR="00B102F5" w:rsidRPr="006B7B8D">
        <w:rPr>
          <w:color w:val="000000" w:themeColor="text1"/>
        </w:rPr>
        <w:t xml:space="preserve">d </w:t>
      </w:r>
      <w:r w:rsidR="006B7B8D" w:rsidRPr="006B7B8D">
        <w:rPr>
          <w:color w:val="000000" w:themeColor="text1"/>
        </w:rPr>
        <w:t xml:space="preserve">complementary to other recently published datasets. </w:t>
      </w:r>
      <w:r w:rsidR="00BB570B" w:rsidRPr="006B7B8D">
        <w:rPr>
          <w:color w:val="000000" w:themeColor="text1"/>
        </w:rPr>
        <w:t>For example</w:t>
      </w:r>
      <w:r w:rsidR="006B7B8D" w:rsidRPr="006B7B8D">
        <w:rPr>
          <w:color w:val="000000" w:themeColor="text1"/>
        </w:rPr>
        <w:t>,</w:t>
      </w:r>
      <w:r w:rsidR="002C2528">
        <w:rPr>
          <w:color w:val="000000" w:themeColor="text1"/>
        </w:rPr>
        <w:t xml:space="preserve"> </w:t>
      </w:r>
      <w:r w:rsidR="002C2528">
        <w:rPr>
          <w:rFonts w:ascii="Calibri"/>
        </w:rPr>
        <w:t>Schmidt</w:t>
      </w:r>
      <w:r w:rsidR="002C2528" w:rsidRPr="005F0BA1">
        <w:rPr>
          <w:rFonts w:ascii="Calibri"/>
        </w:rPr>
        <w:t xml:space="preserve"> </w:t>
      </w:r>
      <w:r w:rsidR="002C2528" w:rsidRPr="005F0BA1">
        <w:rPr>
          <w:rFonts w:ascii="Calibri"/>
          <w:i/>
          <w:iCs/>
        </w:rPr>
        <w:t>et al.</w:t>
      </w:r>
      <w:r w:rsidR="00435168" w:rsidRPr="006B7B8D">
        <w:rPr>
          <w:color w:val="000000" w:themeColor="text1"/>
        </w:rPr>
        <w:fldChar w:fldCharType="begin"/>
      </w:r>
      <w:r w:rsidR="00150EA6">
        <w:rPr>
          <w:color w:val="000000" w:themeColor="text1"/>
        </w:rPr>
        <w:instrText xml:space="preserve"> ADDIN ZOTERO_ITEM CSL_CITATION {"citationID":"fOX3f0X8","properties":{"formattedCitation":"{\\rtf \\super 12\\nosupersub{}}","plainCitation":"12"},"citationItems":[{"id":117,"uris":["http://zotero.org/users/local/FOPKHRFW/items/FN84PVAR"],"uri":["http://zotero.org/users/local/FOPKHRFW/items/FN84PVAR"],"itemData":{"id":117,"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5",12,7]]},"accessed":{"date-parts":[["2015",12,22]]}}}],"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2</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22 unique conditions and measured abundances of &gt;2300 proteins</w:t>
      </w:r>
      <w:r w:rsidR="00FD6FAD" w:rsidRPr="006B7B8D">
        <w:rPr>
          <w:color w:val="000000" w:themeColor="text1"/>
        </w:rPr>
        <w:t xml:space="preserve">. </w:t>
      </w:r>
      <w:r w:rsidR="006B7B8D" w:rsidRPr="006B7B8D">
        <w:rPr>
          <w:color w:val="000000" w:themeColor="text1"/>
        </w:rPr>
        <w:t xml:space="preserve">mRNA abundances were not measured. </w:t>
      </w:r>
      <w:r w:rsidR="002C2528" w:rsidRPr="005F0BA1">
        <w:rPr>
          <w:rFonts w:ascii="Calibri"/>
        </w:rPr>
        <w:t>Soufi</w:t>
      </w:r>
      <w:r w:rsidR="002C2528" w:rsidRPr="006B7B8D">
        <w:rPr>
          <w:color w:val="000000" w:themeColor="text1"/>
        </w:rPr>
        <w:t xml:space="preserve"> </w:t>
      </w:r>
      <w:r w:rsidR="002C2528" w:rsidRPr="00FB078E">
        <w:rPr>
          <w:i/>
          <w:color w:val="000000" w:themeColor="text1"/>
        </w:rPr>
        <w:t>et al.</w:t>
      </w:r>
      <w:r w:rsidR="00435168" w:rsidRPr="006B7B8D">
        <w:rPr>
          <w:color w:val="000000" w:themeColor="text1"/>
        </w:rPr>
        <w:fldChar w:fldCharType="begin"/>
      </w:r>
      <w:r w:rsidR="00150EA6">
        <w:rPr>
          <w:color w:val="000000" w:themeColor="text1"/>
        </w:rPr>
        <w:instrText xml:space="preserve"> ADDIN ZOTERO_ITEM CSL_CITATION {"citationID":"BzAkJ7aQ","properties":{"formattedCitation":"{\\rtf \\super 11\\nosupersub{}}","plainCitation":"11"},"citationItems":[{"id":9,"uris":["http://zotero.org/users/local/FOPKHRFW/items/QU4JC9QC"],"uri":["http://zotero.org/users/local/FOPKHRFW/items/QU4JC9QC"],"itemData":{"id":9,"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date-parts":[["2015",2,18]]},"accessed":{"date-parts":[["2015",10,30]]},"PMID":"25741329","PMCID":"PMC4332353"}}],"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1</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10 unique conditions and also measured abundances of &gt;2300</w:t>
      </w:r>
      <w:r w:rsidR="00435168" w:rsidRPr="006B7B8D">
        <w:rPr>
          <w:color w:val="000000" w:themeColor="text1"/>
        </w:rPr>
        <w:t xml:space="preserve"> proteins.</w:t>
      </w:r>
      <w:r w:rsidR="00D04EB2" w:rsidRPr="006B7B8D">
        <w:rPr>
          <w:color w:val="000000" w:themeColor="text1"/>
        </w:rPr>
        <w:t xml:space="preserve"> </w:t>
      </w:r>
      <w:r w:rsidR="00FD6FAD" w:rsidRPr="006B7B8D">
        <w:rPr>
          <w:color w:val="000000" w:themeColor="text1"/>
        </w:rPr>
        <w:t xml:space="preserve">They </w:t>
      </w:r>
      <w:r w:rsidR="006B7B8D" w:rsidRPr="006B7B8D">
        <w:rPr>
          <w:color w:val="000000" w:themeColor="text1"/>
        </w:rPr>
        <w:t xml:space="preserve">were interested primarily in </w:t>
      </w:r>
      <w:r w:rsidR="00FD6FAD" w:rsidRPr="006B7B8D">
        <w:rPr>
          <w:color w:val="000000" w:themeColor="text1"/>
        </w:rPr>
        <w:t>up</w:t>
      </w:r>
      <w:r w:rsidR="006B7B8D" w:rsidRPr="006B7B8D">
        <w:rPr>
          <w:color w:val="000000" w:themeColor="text1"/>
        </w:rPr>
        <w:t>- and down-</w:t>
      </w:r>
      <w:r w:rsidR="00FD6FAD" w:rsidRPr="006B7B8D">
        <w:rPr>
          <w:color w:val="000000" w:themeColor="text1"/>
        </w:rPr>
        <w:t>regulated proteins und</w:t>
      </w:r>
      <w:r w:rsidR="0064686E">
        <w:rPr>
          <w:color w:val="000000" w:themeColor="text1"/>
        </w:rPr>
        <w:t xml:space="preserve">er different ethanol stresses, and they </w:t>
      </w:r>
      <w:r w:rsidR="0064686E" w:rsidRPr="006B7B8D">
        <w:rPr>
          <w:color w:val="000000" w:themeColor="text1"/>
        </w:rPr>
        <w:t>found down-regulation of genes associated with</w:t>
      </w:r>
      <w:r w:rsidR="0064686E">
        <w:rPr>
          <w:color w:val="000000" w:themeColor="text1"/>
        </w:rPr>
        <w:t xml:space="preserve"> ribosomes and protein biosynthesis during ethanol stress. Such genes were similarly down-regulated in </w:t>
      </w:r>
      <w:r w:rsidR="006B7B8D" w:rsidRPr="006B7B8D">
        <w:rPr>
          <w:color w:val="000000" w:themeColor="text1"/>
        </w:rPr>
        <w:t>our study</w:t>
      </w:r>
      <w:r w:rsidR="0064686E">
        <w:rPr>
          <w:color w:val="000000" w:themeColor="text1"/>
        </w:rPr>
        <w:t xml:space="preserve"> during stress induced by high Na</w:t>
      </w:r>
      <w:r w:rsidR="0064686E" w:rsidRPr="0028472E">
        <w:rPr>
          <w:vertAlign w:val="superscript"/>
        </w:rPr>
        <w:t>+</w:t>
      </w:r>
      <w:r w:rsidR="0064686E">
        <w:rPr>
          <w:color w:val="000000" w:themeColor="text1"/>
        </w:rPr>
        <w:t xml:space="preserve"> concentrations</w:t>
      </w:r>
      <w:r w:rsidR="0064686E" w:rsidRPr="006B7B8D">
        <w:rPr>
          <w:color w:val="000000" w:themeColor="text1"/>
        </w:rPr>
        <w:t>.</w:t>
      </w:r>
      <w:r w:rsidR="00FB078E">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D04EB2" w:rsidRPr="00316923">
        <w:rPr>
          <w:color w:val="000000" w:themeColor="text1"/>
        </w:rPr>
        <w:fldChar w:fldCharType="begin"/>
      </w:r>
      <w:r w:rsidR="00150EA6">
        <w:rPr>
          <w:color w:val="000000" w:themeColor="text1"/>
        </w:rPr>
        <w:instrText xml:space="preserve"> ADDIN ZOTERO_ITEM CSL_CITATION {"citationID":"8cvy6icV","properties":{"formattedCitation":"{\\rtf \\super 13\\nosupersub{}}","plainCitation":"13"},"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schema":"https://github.com/citation-style-language/schema/raw/master/csl-citation.json"} </w:instrText>
      </w:r>
      <w:r w:rsidR="00D04EB2" w:rsidRPr="00316923">
        <w:rPr>
          <w:color w:val="000000" w:themeColor="text1"/>
        </w:rPr>
        <w:fldChar w:fldCharType="separate"/>
      </w:r>
      <w:r w:rsidR="00150EA6" w:rsidRPr="0083485A">
        <w:rPr>
          <w:rFonts w:ascii="Calibri"/>
          <w:color w:val="000000"/>
          <w:vertAlign w:val="superscript"/>
        </w:rPr>
        <w:t>13</w:t>
      </w:r>
      <w:r w:rsidR="00D04EB2" w:rsidRPr="00316923">
        <w:rPr>
          <w:color w:val="000000" w:themeColor="text1"/>
        </w:rPr>
        <w:fldChar w:fldCharType="end"/>
      </w:r>
      <w:r w:rsidR="00D04EB2" w:rsidRPr="00316923">
        <w:rPr>
          <w:color w:val="000000" w:themeColor="text1"/>
        </w:rPr>
        <w:t xml:space="preserve"> </w:t>
      </w:r>
      <w:r w:rsidR="006B7B8D" w:rsidRPr="00316923">
        <w:rPr>
          <w:color w:val="000000" w:themeColor="text1"/>
        </w:rPr>
        <w:t xml:space="preserve">considered only </w:t>
      </w:r>
      <w:r w:rsidR="00D04EB2" w:rsidRPr="00316923">
        <w:rPr>
          <w:color w:val="000000" w:themeColor="text1"/>
        </w:rPr>
        <w:t xml:space="preserve">3 different carbon sources </w:t>
      </w:r>
      <w:r w:rsidR="006B7B8D" w:rsidRPr="00316923">
        <w:rPr>
          <w:color w:val="000000" w:themeColor="text1"/>
        </w:rPr>
        <w:t xml:space="preserve">but </w:t>
      </w:r>
      <w:r w:rsidR="00316923" w:rsidRPr="00316923">
        <w:rPr>
          <w:color w:val="000000" w:themeColor="text1"/>
        </w:rPr>
        <w:t xml:space="preserve">measured mRNA and protein abundances in </w:t>
      </w:r>
      <w:r w:rsidR="006B7B8D" w:rsidRPr="00316923">
        <w:rPr>
          <w:color w:val="000000" w:themeColor="text1"/>
        </w:rPr>
        <w:t>different strains adapted to these growth conditions. Finally,</w:t>
      </w:r>
      <w:r w:rsidR="00316923" w:rsidRPr="00316923">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435168" w:rsidRPr="00316923">
        <w:rPr>
          <w:color w:val="000000" w:themeColor="text1"/>
        </w:rPr>
        <w:fldChar w:fldCharType="begin"/>
      </w:r>
      <w:r w:rsidR="00150EA6">
        <w:rPr>
          <w:color w:val="000000" w:themeColor="text1"/>
        </w:rPr>
        <w:instrText xml:space="preserve"> ADDIN ZOTERO_ITEM CSL_CITATION {"citationID":"NcUy11uE","properties":{"formattedCitation":"{\\rtf \\super 14\\nosupersub{}}","plainCitation":"14"},"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435168" w:rsidRPr="00316923">
        <w:rPr>
          <w:color w:val="000000" w:themeColor="text1"/>
        </w:rPr>
        <w:fldChar w:fldCharType="separate"/>
      </w:r>
      <w:r w:rsidR="00150EA6" w:rsidRPr="0083485A">
        <w:rPr>
          <w:rFonts w:ascii="Calibri"/>
          <w:color w:val="000000"/>
          <w:vertAlign w:val="superscript"/>
        </w:rPr>
        <w:t>14</w:t>
      </w:r>
      <w:r w:rsidR="00435168" w:rsidRPr="00316923">
        <w:rPr>
          <w:color w:val="000000" w:themeColor="text1"/>
        </w:rPr>
        <w:fldChar w:fldCharType="end"/>
      </w:r>
      <w:r w:rsidR="00435168" w:rsidRPr="00316923">
        <w:rPr>
          <w:color w:val="000000" w:themeColor="text1"/>
        </w:rPr>
        <w:t xml:space="preserve"> </w:t>
      </w:r>
      <w:r w:rsidR="00316923" w:rsidRPr="00316923">
        <w:rPr>
          <w:color w:val="000000" w:themeColor="text1"/>
        </w:rPr>
        <w:t xml:space="preserve">compiled a database of 213 mRNA expression profiles covering </w:t>
      </w:r>
      <w:r w:rsidR="00435168" w:rsidRPr="00316923">
        <w:rPr>
          <w:color w:val="000000" w:themeColor="text1"/>
        </w:rPr>
        <w:t>70 unique conditions</w:t>
      </w:r>
      <w:r w:rsidR="00316923" w:rsidRPr="00316923">
        <w:rPr>
          <w:color w:val="000000" w:themeColor="text1"/>
        </w:rPr>
        <w:t xml:space="preserve">, including different carbon sources, terminal electron acceptor, growth phase, and genotype. </w:t>
      </w:r>
      <w:r w:rsidR="00614298" w:rsidRPr="00316923">
        <w:rPr>
          <w:color w:val="000000" w:themeColor="text1"/>
        </w:rPr>
        <w:t>In comparison, we considered 34</w:t>
      </w:r>
      <w:r w:rsidRPr="00316923">
        <w:rPr>
          <w:color w:val="000000" w:themeColor="text1"/>
        </w:rPr>
        <w:t xml:space="preserve"> unique conditions, measur</w:t>
      </w:r>
      <w:r w:rsidR="0009107B">
        <w:rPr>
          <w:color w:val="000000" w:themeColor="text1"/>
        </w:rPr>
        <w:t>ed 152</w:t>
      </w:r>
      <w:r w:rsidR="009C7933" w:rsidRPr="00316923">
        <w:rPr>
          <w:color w:val="000000" w:themeColor="text1"/>
        </w:rPr>
        <w:t xml:space="preserve"> mRNA</w:t>
      </w:r>
      <w:r w:rsidR="00316923" w:rsidRPr="00316923">
        <w:rPr>
          <w:color w:val="000000" w:themeColor="text1"/>
        </w:rPr>
        <w:t xml:space="preserve"> expression profile</w:t>
      </w:r>
      <w:r w:rsidR="0009107B">
        <w:rPr>
          <w:color w:val="000000" w:themeColor="text1"/>
        </w:rPr>
        <w:t>s, 105</w:t>
      </w:r>
      <w:r w:rsidRPr="00316923">
        <w:rPr>
          <w:color w:val="000000" w:themeColor="text1"/>
        </w:rPr>
        <w:t xml:space="preserve"> protein</w:t>
      </w:r>
      <w:r w:rsidR="00316923" w:rsidRPr="00316923">
        <w:rPr>
          <w:color w:val="000000" w:themeColor="text1"/>
        </w:rPr>
        <w:t xml:space="preserve"> expression profiles</w:t>
      </w:r>
      <w:r w:rsidR="00FB078E">
        <w:rPr>
          <w:color w:val="000000" w:themeColor="text1"/>
        </w:rPr>
        <w:t>,</w:t>
      </w:r>
      <w:r w:rsidR="0009107B">
        <w:rPr>
          <w:color w:val="000000" w:themeColor="text1"/>
        </w:rPr>
        <w:t xml:space="preserve"> and </w:t>
      </w:r>
      <w:r w:rsidR="0099174B">
        <w:rPr>
          <w:color w:val="000000" w:themeColor="text1"/>
        </w:rPr>
        <w:t>59</w:t>
      </w:r>
      <w:r w:rsidR="00147C5D" w:rsidRPr="00FB078E">
        <w:rPr>
          <w:color w:val="000000" w:themeColor="text1"/>
        </w:rPr>
        <w:t xml:space="preserve"> flux profiles</w:t>
      </w:r>
      <w:r w:rsidR="00316923" w:rsidRPr="00316923">
        <w:rPr>
          <w:color w:val="000000" w:themeColor="text1"/>
        </w:rPr>
        <w:t xml:space="preserve">, and used the </w:t>
      </w:r>
      <w:r w:rsidR="00353D4F">
        <w:rPr>
          <w:color w:val="000000" w:themeColor="text1"/>
        </w:rPr>
        <w:t xml:space="preserve">exact </w:t>
      </w:r>
      <w:r w:rsidR="00316923" w:rsidRPr="00316923">
        <w:rPr>
          <w:color w:val="000000" w:themeColor="text1"/>
        </w:rPr>
        <w:t xml:space="preserve">same </w:t>
      </w:r>
      <w:r w:rsidR="00353D4F" w:rsidRPr="00353D4F">
        <w:rPr>
          <w:i/>
          <w:color w:val="000000" w:themeColor="text1"/>
        </w:rPr>
        <w:t>E. coli</w:t>
      </w:r>
      <w:r w:rsidR="00353D4F">
        <w:rPr>
          <w:color w:val="000000" w:themeColor="text1"/>
        </w:rPr>
        <w:t xml:space="preserve"> </w:t>
      </w:r>
      <w:r w:rsidR="00316923" w:rsidRPr="00316923">
        <w:rPr>
          <w:color w:val="000000" w:themeColor="text1"/>
        </w:rPr>
        <w:t>genotype throughout</w:t>
      </w:r>
      <w:r w:rsidRPr="00316923">
        <w:rPr>
          <w:color w:val="000000" w:themeColor="text1"/>
        </w:rPr>
        <w:t>.</w:t>
      </w:r>
    </w:p>
    <w:p w14:paraId="0764EB1B" w14:textId="77777777" w:rsidR="00BB570B" w:rsidRDefault="00BB570B" w:rsidP="00776B56"/>
    <w:p w14:paraId="439957B6" w14:textId="2DD1A586" w:rsidR="00736DF0" w:rsidRPr="00504F91" w:rsidRDefault="0086748F" w:rsidP="00FC3461">
      <w:pPr>
        <w:rPr>
          <w:color w:val="0000FF"/>
        </w:rPr>
      </w:pPr>
      <w:r w:rsidRPr="0086748F">
        <w:rPr>
          <w:color w:val="000000" w:themeColor="text1"/>
        </w:rPr>
        <w:t>Similar to our prior study</w:t>
      </w:r>
      <w:r w:rsidRPr="0086748F">
        <w:rPr>
          <w:color w:val="000000" w:themeColor="text1"/>
        </w:rPr>
        <w:fldChar w:fldCharType="begin"/>
      </w:r>
      <w:r w:rsidR="00150EA6">
        <w:rPr>
          <w:color w:val="000000" w:themeColor="text1"/>
        </w:rPr>
        <w:instrText xml:space="preserve"> ADDIN ZOTERO_ITEM CSL_CITATION {"citationID":"pHw4Mzci","properties":{"formattedCitation":"{\\rtf \\super 10\\nosupersub{}}","plainCitation":"10"},"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t>, w</w:t>
      </w:r>
      <w:r w:rsidR="00EA44BC" w:rsidRPr="009C6843">
        <w:t>e observe</w:t>
      </w:r>
      <w:r>
        <w:t xml:space="preserve">d clear </w:t>
      </w:r>
      <w:r w:rsidR="005870E9">
        <w:t xml:space="preserve">trends </w:t>
      </w:r>
      <w:r w:rsidR="00AC4F09">
        <w:t xml:space="preserve">in the differential expression of </w:t>
      </w:r>
      <w:r>
        <w:t>m</w:t>
      </w:r>
      <w:r w:rsidR="00EA44BC" w:rsidRPr="009C6843">
        <w:t>RNA</w:t>
      </w:r>
      <w:r w:rsidR="00AC4F09">
        <w:t>s</w:t>
      </w:r>
      <w:r w:rsidR="00EA44BC" w:rsidRPr="009C6843">
        <w:t xml:space="preserve"> and protein</w:t>
      </w:r>
      <w:r w:rsidR="00AC4F09">
        <w:t>s</w:t>
      </w:r>
      <w:r w:rsidR="00850542" w:rsidRPr="009C6843">
        <w:t xml:space="preserve">. </w:t>
      </w:r>
      <w:r>
        <w:t>In particular,</w:t>
      </w:r>
      <w:r w:rsidRPr="0086748F">
        <w:rPr>
          <w:color w:val="000000" w:themeColor="text1"/>
        </w:rPr>
        <w:t xml:space="preserve"> </w:t>
      </w:r>
      <w:r w:rsidR="00742C8E">
        <w:rPr>
          <w:color w:val="000000" w:themeColor="text1"/>
        </w:rPr>
        <w:t>we had reported</w:t>
      </w:r>
      <w:r w:rsidR="00C77877">
        <w:rPr>
          <w:color w:val="000000" w:themeColor="text1"/>
        </w:rPr>
        <w:t xml:space="preserve"> previously</w:t>
      </w:r>
      <w:r w:rsidRPr="0086748F">
        <w:rPr>
          <w:color w:val="000000" w:themeColor="text1"/>
        </w:rPr>
        <w:fldChar w:fldCharType="begin"/>
      </w:r>
      <w:r w:rsidR="00150EA6">
        <w:rPr>
          <w:color w:val="000000" w:themeColor="text1"/>
        </w:rPr>
        <w:instrText xml:space="preserve"> ADDIN ZOTERO_ITEM CSL_CITATION {"citationID":"tBOYLXiI","properties":{"formattedCitation":"{\\rtf \\super 10\\nosupersub{}}","plainCitation":"10"},"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rPr>
          <w:color w:val="000000" w:themeColor="text1"/>
        </w:rPr>
        <w:t xml:space="preserve"> that mRNAs are widely down-regulated in stationary phase whereas </w:t>
      </w:r>
      <w:r w:rsidR="0046734B">
        <w:rPr>
          <w:color w:val="000000" w:themeColor="text1"/>
        </w:rPr>
        <w:t xml:space="preserve">only select proteins are down-regulated. Consistent with that observation, we found here that mRNAs were significantly and strongly clustered by growth phase </w:t>
      </w:r>
      <w:r w:rsidR="008146CA" w:rsidRPr="0046734B">
        <w:rPr>
          <w:color w:val="000000" w:themeColor="text1"/>
        </w:rPr>
        <w:t>(</w:t>
      </w:r>
      <w:r w:rsidR="008146CA" w:rsidRPr="0046734B">
        <w:rPr>
          <w:i/>
          <w:color w:val="000000" w:themeColor="text1"/>
        </w:rPr>
        <w:t>z</w:t>
      </w:r>
      <w:r w:rsidR="00472806" w:rsidRPr="0046734B">
        <w:rPr>
          <w:color w:val="000000" w:themeColor="text1"/>
        </w:rPr>
        <w:t xml:space="preserve"> </w:t>
      </w:r>
      <w:r w:rsidR="008146CA" w:rsidRPr="0046734B">
        <w:rPr>
          <w:color w:val="000000" w:themeColor="text1"/>
        </w:rPr>
        <w:t>=</w:t>
      </w:r>
      <w:r w:rsidR="00472806" w:rsidRPr="0046734B">
        <w:rPr>
          <w:color w:val="000000" w:themeColor="text1"/>
        </w:rPr>
        <w:t xml:space="preserve"> </w:t>
      </w:r>
      <w:r w:rsidR="007229C2" w:rsidRPr="0046734B">
        <w:rPr>
          <w:color w:val="000000" w:themeColor="text1"/>
        </w:rPr>
        <w:t>−</w:t>
      </w:r>
      <w:r w:rsidR="00C40F74">
        <w:rPr>
          <w:color w:val="000000" w:themeColor="text1"/>
        </w:rPr>
        <w:t>23.21</w:t>
      </w:r>
      <w:r w:rsidR="008146CA" w:rsidRPr="0046734B">
        <w:rPr>
          <w:color w:val="000000" w:themeColor="text1"/>
        </w:rPr>
        <w:t>)</w:t>
      </w:r>
      <w:r w:rsidR="0046734B" w:rsidRPr="008D4D86">
        <w:rPr>
          <w:color w:val="000000" w:themeColor="text1"/>
        </w:rPr>
        <w:t xml:space="preserve"> whereas proteins were</w:t>
      </w:r>
      <w:r w:rsidR="008D4D86" w:rsidRPr="008D4D86">
        <w:rPr>
          <w:color w:val="000000" w:themeColor="text1"/>
        </w:rPr>
        <w:t xml:space="preserve"> </w:t>
      </w:r>
      <w:r w:rsidR="00C40F74">
        <w:rPr>
          <w:color w:val="000000" w:themeColor="text1"/>
        </w:rPr>
        <w:t>not</w:t>
      </w:r>
      <w:r w:rsidR="008D4D86" w:rsidRPr="008D4D86">
        <w:rPr>
          <w:color w:val="000000" w:themeColor="text1"/>
        </w:rPr>
        <w:t xml:space="preserve"> (</w:t>
      </w:r>
      <w:r w:rsidR="008D4D86" w:rsidRPr="008D4D86">
        <w:rPr>
          <w:i/>
          <w:color w:val="000000" w:themeColor="text1"/>
        </w:rPr>
        <w:t>z</w:t>
      </w:r>
      <w:r w:rsidR="00C40F74">
        <w:rPr>
          <w:color w:val="000000" w:themeColor="text1"/>
        </w:rPr>
        <w:t xml:space="preserve"> = −1.26</w:t>
      </w:r>
      <w:r w:rsidR="008D4D86" w:rsidRPr="008D4D86">
        <w:rPr>
          <w:color w:val="000000" w:themeColor="text1"/>
        </w:rPr>
        <w:t>)</w:t>
      </w:r>
      <w:r w:rsidR="0046734B" w:rsidRPr="008D4D86">
        <w:rPr>
          <w:color w:val="000000" w:themeColor="text1"/>
        </w:rPr>
        <w:t>.</w:t>
      </w:r>
      <w:r w:rsidR="008D4D86">
        <w:rPr>
          <w:color w:val="000000" w:themeColor="text1"/>
        </w:rPr>
        <w:t xml:space="preserve"> By contrast, at the protein level we saw significant clustering by</w:t>
      </w:r>
      <w:r w:rsidR="008D4D86">
        <w:rPr>
          <w:color w:val="0000FF"/>
        </w:rPr>
        <w:t xml:space="preserve"> </w:t>
      </w:r>
      <w:r w:rsidR="00C40F74">
        <w:rPr>
          <w:color w:val="000000" w:themeColor="text1"/>
        </w:rPr>
        <w:t>carbon source</w:t>
      </w:r>
      <w:r w:rsidR="008146CA" w:rsidRPr="008D4D86">
        <w:rPr>
          <w:color w:val="000000" w:themeColor="text1"/>
        </w:rPr>
        <w:t xml:space="preserve"> (</w:t>
      </w:r>
      <w:r w:rsidR="004C204F" w:rsidRPr="008D4D86">
        <w:rPr>
          <w:i/>
          <w:color w:val="000000" w:themeColor="text1"/>
        </w:rPr>
        <w:t>z</w:t>
      </w:r>
      <w:r w:rsidR="00472806" w:rsidRPr="008D4D86">
        <w:rPr>
          <w:color w:val="000000" w:themeColor="text1"/>
        </w:rPr>
        <w:t xml:space="preserve"> </w:t>
      </w:r>
      <w:r w:rsidR="004C204F" w:rsidRPr="008D4D86">
        <w:rPr>
          <w:color w:val="000000" w:themeColor="text1"/>
        </w:rPr>
        <w:t>=</w:t>
      </w:r>
      <w:r w:rsidR="00472806" w:rsidRPr="008D4D86">
        <w:rPr>
          <w:color w:val="000000" w:themeColor="text1"/>
        </w:rPr>
        <w:t xml:space="preserve"> </w:t>
      </w:r>
      <w:r w:rsidR="007229C2" w:rsidRPr="008D4D86">
        <w:rPr>
          <w:color w:val="000000" w:themeColor="text1"/>
        </w:rPr>
        <w:t>−</w:t>
      </w:r>
      <w:r w:rsidR="00C40F74">
        <w:rPr>
          <w:color w:val="000000" w:themeColor="text1"/>
        </w:rPr>
        <w:t>2.80</w:t>
      </w:r>
      <w:r w:rsidR="008146CA" w:rsidRPr="008D4D86">
        <w:rPr>
          <w:color w:val="000000" w:themeColor="text1"/>
        </w:rPr>
        <w:t>)</w:t>
      </w:r>
      <w:r w:rsidR="008D4D86" w:rsidRPr="008D4D86">
        <w:rPr>
          <w:color w:val="000000" w:themeColor="text1"/>
        </w:rPr>
        <w:t>, which we did</w:t>
      </w:r>
      <w:r w:rsidR="00742C8E">
        <w:rPr>
          <w:color w:val="000000" w:themeColor="text1"/>
        </w:rPr>
        <w:t xml:space="preserve"> no</w:t>
      </w:r>
      <w:r w:rsidR="008D4D86" w:rsidRPr="008D4D86">
        <w:rPr>
          <w:color w:val="000000" w:themeColor="text1"/>
        </w:rPr>
        <w:t xml:space="preserve">t see at the mRNA level. </w:t>
      </w:r>
      <w:r w:rsidR="00092BE1">
        <w:rPr>
          <w:color w:val="000000" w:themeColor="text1"/>
        </w:rPr>
        <w:t>More specifically,</w:t>
      </w:r>
      <w:r w:rsidR="00742C8E">
        <w:rPr>
          <w:color w:val="000000" w:themeColor="text1"/>
        </w:rPr>
        <w:t xml:space="preserve"> we had found earlier</w:t>
      </w:r>
      <w:r w:rsidR="008D4D86" w:rsidRPr="0086748F">
        <w:rPr>
          <w:color w:val="000000" w:themeColor="text1"/>
        </w:rPr>
        <w:fldChar w:fldCharType="begin"/>
      </w:r>
      <w:r w:rsidR="00150EA6">
        <w:rPr>
          <w:color w:val="000000" w:themeColor="text1"/>
        </w:rPr>
        <w:instrText xml:space="preserve"> ADDIN ZOTERO_ITEM CSL_CITATION {"citationID":"e1qGvc24","properties":{"formattedCitation":"{\\rtf \\super 10\\nosupersub{}}","plainCitation":"10"},"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008D4D86" w:rsidRPr="0086748F">
        <w:rPr>
          <w:color w:val="000000" w:themeColor="text1"/>
        </w:rPr>
        <w:fldChar w:fldCharType="separate"/>
      </w:r>
      <w:r w:rsidR="00150EA6" w:rsidRPr="0083485A">
        <w:rPr>
          <w:rFonts w:ascii="Calibri"/>
          <w:color w:val="000000"/>
          <w:vertAlign w:val="superscript"/>
        </w:rPr>
        <w:t>10</w:t>
      </w:r>
      <w:r w:rsidR="008D4D86" w:rsidRPr="0086748F">
        <w:rPr>
          <w:color w:val="000000" w:themeColor="text1"/>
        </w:rPr>
        <w:fldChar w:fldCharType="end"/>
      </w:r>
      <w:r w:rsidR="008D4D86">
        <w:rPr>
          <w:color w:val="000000" w:themeColor="text1"/>
        </w:rPr>
        <w:t xml:space="preserve"> </w:t>
      </w:r>
      <w:r w:rsidR="00092BE1">
        <w:rPr>
          <w:color w:val="000000" w:themeColor="text1"/>
        </w:rPr>
        <w:t>that energy-intensive processes were down-regulated and stress-response proteins up-regulated in stationary phase.</w:t>
      </w:r>
      <w:r w:rsidR="00FC3461">
        <w:rPr>
          <w:color w:val="000000" w:themeColor="text1"/>
        </w:rPr>
        <w:t xml:space="preserve"> Similarly, we observed here</w:t>
      </w:r>
      <w:r w:rsidR="00742C8E">
        <w:rPr>
          <w:color w:val="000000" w:themeColor="text1"/>
        </w:rPr>
        <w:t xml:space="preserve"> that</w:t>
      </w:r>
      <w:r w:rsidR="0064686E" w:rsidRPr="0064686E">
        <w:rPr>
          <w:color w:val="000000" w:themeColor="text1"/>
        </w:rPr>
        <w:t xml:space="preserve"> </w:t>
      </w:r>
      <w:r w:rsidR="0064686E">
        <w:rPr>
          <w:color w:val="000000" w:themeColor="text1"/>
        </w:rPr>
        <w:t xml:space="preserve">high </w:t>
      </w:r>
      <w:r w:rsidR="0064686E" w:rsidRPr="0028472E">
        <w:t>Na</w:t>
      </w:r>
      <w:r w:rsidR="0064686E" w:rsidRPr="0028472E">
        <w:rPr>
          <w:vertAlign w:val="superscript"/>
        </w:rPr>
        <w:t>+</w:t>
      </w:r>
      <w:r w:rsidR="00742C8E">
        <w:rPr>
          <w:color w:val="000000" w:themeColor="text1"/>
        </w:rPr>
        <w:t xml:space="preserve"> stress conditions also le</w:t>
      </w:r>
      <w:r w:rsidR="00FC3461">
        <w:rPr>
          <w:color w:val="000000" w:themeColor="text1"/>
        </w:rPr>
        <w:t xml:space="preserve">d to the down-regulation of energy-intensive processes. </w:t>
      </w:r>
    </w:p>
    <w:p w14:paraId="0CA49050" w14:textId="77777777" w:rsidR="00BA589C" w:rsidRDefault="00BA589C" w:rsidP="00276618">
      <w:pPr>
        <w:rPr>
          <w:color w:val="000000" w:themeColor="text1"/>
        </w:rPr>
      </w:pPr>
    </w:p>
    <w:p w14:paraId="29BE295F" w14:textId="3FF86A6F" w:rsidR="00BA2935" w:rsidRPr="0028472E" w:rsidRDefault="008F1107" w:rsidP="00276618">
      <w:pPr>
        <w:tabs>
          <w:tab w:val="left" w:pos="3637"/>
        </w:tabs>
      </w:pPr>
      <w:r w:rsidRPr="0028472E">
        <w:t>A number of genes and pathways</w:t>
      </w:r>
      <w:r w:rsidR="008B6FB4">
        <w:t xml:space="preserve"> that we found to be influenced by </w:t>
      </w:r>
      <w:r w:rsidRPr="0028472E">
        <w:t xml:space="preserve">treatment conditions </w:t>
      </w:r>
      <w:r w:rsidR="008B6FB4">
        <w:t xml:space="preserve">are consistent with prior knowledge from </w:t>
      </w:r>
      <w:r w:rsidRPr="0028472E">
        <w:t xml:space="preserve">the literature. </w:t>
      </w:r>
      <w:r w:rsidR="00BA2935" w:rsidRPr="0028472E">
        <w:t xml:space="preserve">For instance, </w:t>
      </w:r>
      <w:r w:rsidR="008B6FB4">
        <w:t xml:space="preserve">we found that </w:t>
      </w:r>
      <w:r w:rsidR="00BA2935" w:rsidRPr="0028472E">
        <w:t>increasing the concentration of Na</w:t>
      </w:r>
      <w:r w:rsidR="00BA2935" w:rsidRPr="0028472E">
        <w:rPr>
          <w:vertAlign w:val="superscript"/>
        </w:rPr>
        <w:t>+</w:t>
      </w:r>
      <w:r w:rsidR="00BA2935" w:rsidRPr="0028472E">
        <w:t xml:space="preserve"> and Mg</w:t>
      </w:r>
      <w:r w:rsidR="00BA2935" w:rsidRPr="0028472E">
        <w:rPr>
          <w:vertAlign w:val="superscript"/>
        </w:rPr>
        <w:t>2+</w:t>
      </w:r>
      <w:r w:rsidR="008B6FB4">
        <w:t xml:space="preserve"> decreased</w:t>
      </w:r>
      <w:r w:rsidR="00BA2935" w:rsidRPr="0028472E">
        <w:t xml:space="preserve"> transcription of the flagellar genes during exponential growth</w:t>
      </w:r>
      <w:r w:rsidR="008B6FB4">
        <w:t>, as seen previously</w:t>
      </w:r>
      <w:r w:rsidR="00A0065D">
        <w:fldChar w:fldCharType="begin"/>
      </w:r>
      <w:r w:rsidR="00150EA6">
        <w:instrText xml:space="preserve"> ADDIN ZOTERO_ITEM CSL_CITATION {"citationID":"r8ij9dkia","properties":{"formattedCitation":"{\\rtf \\super 19\\nosupersub{}}","plainCitation":"19"},"citationItems":[{"id":210,"uris":["http://zotero.org/users/local/FOPKHRFW/items/69TZGJH5"],"uri":["http://zotero.org/users/local/FOPKHRFW/items/69TZGJH5"],"itemData":{"id":210,"type":"article-journal","title":"Mechanism of adverse conditions causing lack of flagella in Escherichia coli","container-title":"Journal of Bacteriology","page":"2236-2240","volume":"175","issue":"8","source":"PubMed","abstract":"Escherichia coli lacks flagella when grown in tryptone broth in the presence of various adverse conditions (C. Li, C. J. Louise, W. Shi, and J. Adler, J. Bacteriol. 175:2229-2235, 1993). Now, the synthesis, rather than the degradation, of flagellin was shown to be inhibited. Studies of transcriptional fusions of flagellar operons to the lacZ gene revealed that transcription of the flagellar genes was reduced in cells grown under these adverse conditions. Increasing gene dosage of the flhD operon by a plasmid partially suppressed the nonflagellation caused by some adverse conditions. The signal which shuts off the synthesis of flagella under adverse conditions remains to be discovered. This shutting-off process does not result from catabolite repression or from signals from the chemotaxis system.","ISSN":"0021-9193","note":"PMID: 8468283\nPMCID: PMC204509","journalAbbreviation":"J. Bacteriol.","language":"eng","author":[{"family":"Shi","given":"W."},{"family":"Li","given":"C."},{"family":"Louise","given":"C. J."},{"family":"Adler","given":"J."}],"issued":{"date-parts":[["1993",4]]},"PMID":"8468283","PMCID":"PMC204509"}}],"schema":"https://github.com/citation-style-language/schema/raw/master/csl-citation.json"} </w:instrText>
      </w:r>
      <w:r w:rsidR="00A0065D">
        <w:fldChar w:fldCharType="separate"/>
      </w:r>
      <w:r w:rsidR="00150EA6" w:rsidRPr="0083485A">
        <w:rPr>
          <w:rFonts w:ascii="Calibri"/>
          <w:vertAlign w:val="superscript"/>
        </w:rPr>
        <w:t>19</w:t>
      </w:r>
      <w:r w:rsidR="00A0065D">
        <w:fldChar w:fldCharType="end"/>
      </w:r>
      <w:r w:rsidR="008B6FB4">
        <w:t>. We also found that h</w:t>
      </w:r>
      <w:r w:rsidR="00BA2935" w:rsidRPr="0028472E">
        <w:t>igh concentrations of Mg</w:t>
      </w:r>
      <w:r w:rsidR="00BA2935" w:rsidRPr="0028472E">
        <w:rPr>
          <w:vertAlign w:val="superscript"/>
        </w:rPr>
        <w:t>2+</w:t>
      </w:r>
      <w:r w:rsidR="00BA2935" w:rsidRPr="0028472E">
        <w:t xml:space="preserve"> </w:t>
      </w:r>
      <w:r w:rsidR="008B6FB4">
        <w:t>induce</w:t>
      </w:r>
      <w:r w:rsidR="00BA2935" w:rsidRPr="0028472E">
        <w:t xml:space="preserve"> an</w:t>
      </w:r>
      <w:r w:rsidR="008B6FB4">
        <w:t xml:space="preserve"> increase in mRNA expression of sulfu</w:t>
      </w:r>
      <w:r w:rsidR="00BA2935" w:rsidRPr="0028472E">
        <w:t xml:space="preserve">r and nitrogen transport proteins, and an increase in the enzymes necessary to produce </w:t>
      </w:r>
      <w:r w:rsidR="003D29B3">
        <w:t xml:space="preserve">the siderophore </w:t>
      </w:r>
      <w:r w:rsidR="00BA2935" w:rsidRPr="0028472E">
        <w:t>enterobactin (necessary for obtaini</w:t>
      </w:r>
      <w:r w:rsidR="008B6FB4">
        <w:t>ng iron from the environment). These regulatory changes</w:t>
      </w:r>
      <w:r w:rsidR="00BA2935" w:rsidRPr="0028472E">
        <w:t xml:space="preserve"> could be due to the high Mg</w:t>
      </w:r>
      <w:r w:rsidR="00BA2935" w:rsidRPr="0028472E">
        <w:rPr>
          <w:vertAlign w:val="superscript"/>
        </w:rPr>
        <w:t>2+</w:t>
      </w:r>
      <w:r w:rsidR="00BA2935" w:rsidRPr="0028472E">
        <w:t xml:space="preserve"> concentrations interfering with the bacterial membrane potential, </w:t>
      </w:r>
      <w:r w:rsidR="003D29B3">
        <w:t xml:space="preserve">and thereby </w:t>
      </w:r>
      <w:r w:rsidR="00BA2935" w:rsidRPr="0028472E">
        <w:t xml:space="preserve">inhibiting </w:t>
      </w:r>
      <w:r w:rsidR="003D29B3">
        <w:t>co</w:t>
      </w:r>
      <w:r w:rsidR="00BA2935" w:rsidRPr="0028472E">
        <w:t>transport</w:t>
      </w:r>
      <w:r w:rsidR="006D683F">
        <w:t>ers</w:t>
      </w:r>
      <w:r w:rsidR="00FF1DCB">
        <w:t xml:space="preserve"> </w:t>
      </w:r>
      <w:r w:rsidR="003D29B3">
        <w:t>that are coupled to this</w:t>
      </w:r>
      <w:r w:rsidR="00BA2935" w:rsidRPr="0028472E">
        <w:t xml:space="preserve"> gradient</w:t>
      </w:r>
      <w:r w:rsidR="008B6FB4">
        <w:t xml:space="preserve">. This effect has been previously described for </w:t>
      </w:r>
      <w:r w:rsidR="00BA2935" w:rsidRPr="0028472E">
        <w:t>iron</w:t>
      </w:r>
      <w:r w:rsidR="00B24863">
        <w:fldChar w:fldCharType="begin"/>
      </w:r>
      <w:r w:rsidR="00150EA6">
        <w:instrText xml:space="preserve"> ADDIN ZOTERO_ITEM CSL_CITATION {"citationID":"1fa3d0st8s","properties":{"formattedCitation":"{\\rtf \\super 20\\nosupersub{}}","plainCitation":"20"},"citationItems":[{"id":212,"uris":["http://zotero.org/users/local/FOPKHRFW/items/N7CMSGUN"],"uri":["http://zotero.org/users/local/FOPKHRFW/items/N7CMSGUN"],"itemData":{"id":212,"type":"article-journal","title":"Bacterial iron transport: mechanisms, genetics, and regulation","container-title":"Metal Ions in Biological Systems","page":"67-145","volume":"35","source":"PubMed","ISSN":"0161-5149","note":"PMID: 9444760","shortTitle":"Bacterial iron transport","journalAbbreviation":"Met Ions Biol Syst","language":"eng","author":[{"family":"Braun","given":"V."},{"family":"Hantke","given":"K."},{"family":"Köster","given":"W."}],"issued":{"date-parts":[["1998"]]},"PMID":"9444760"}}],"schema":"https://github.com/citation-style-language/schema/raw/master/csl-citation.json"} </w:instrText>
      </w:r>
      <w:r w:rsidR="00B24863">
        <w:fldChar w:fldCharType="separate"/>
      </w:r>
      <w:r w:rsidR="00150EA6" w:rsidRPr="0083485A">
        <w:rPr>
          <w:rFonts w:ascii="Calibri"/>
          <w:vertAlign w:val="superscript"/>
        </w:rPr>
        <w:t>20</w:t>
      </w:r>
      <w:r w:rsidR="00B24863">
        <w:fldChar w:fldCharType="end"/>
      </w:r>
      <w:r w:rsidR="00BA2935" w:rsidRPr="0028472E">
        <w:t>.</w:t>
      </w:r>
      <w:r w:rsidR="008B6FB4">
        <w:t xml:space="preserve"> High Na</w:t>
      </w:r>
      <w:r w:rsidR="008B6FB4" w:rsidRPr="008B6FB4">
        <w:rPr>
          <w:vertAlign w:val="superscript"/>
        </w:rPr>
        <w:t>+</w:t>
      </w:r>
      <w:r w:rsidR="008B6FB4">
        <w:t xml:space="preserve"> concentrations also significantly reduced the expression of a large number of proteins, mostly either involved in the biosynthesis of amino acids or components of the ribosome. These changes may simply reflect </w:t>
      </w:r>
      <w:r w:rsidR="00707E1C">
        <w:t>stress</w:t>
      </w:r>
      <w:r w:rsidR="008B6FB4">
        <w:t xml:space="preserve"> induced by the high Na</w:t>
      </w:r>
      <w:r w:rsidR="008B6FB4" w:rsidRPr="008B6FB4">
        <w:rPr>
          <w:vertAlign w:val="superscript"/>
        </w:rPr>
        <w:t>+</w:t>
      </w:r>
      <w:r w:rsidR="008B6FB4">
        <w:t xml:space="preserve"> concentrations used in these experiments.</w:t>
      </w:r>
    </w:p>
    <w:p w14:paraId="39F986AE" w14:textId="77777777" w:rsidR="00BA2935" w:rsidRPr="0028472E" w:rsidRDefault="00BA2935" w:rsidP="00276618">
      <w:pPr>
        <w:tabs>
          <w:tab w:val="left" w:pos="3637"/>
        </w:tabs>
      </w:pPr>
    </w:p>
    <w:p w14:paraId="33123786" w14:textId="2835E37E" w:rsidR="00BA2935" w:rsidRDefault="00BA2935" w:rsidP="00276618">
      <w:pPr>
        <w:tabs>
          <w:tab w:val="left" w:pos="3637"/>
        </w:tabs>
      </w:pPr>
      <w:r w:rsidRPr="0028472E">
        <w:t xml:space="preserve">Altering the carbon source, as well, provided predictable changes in gene expression.  For instance, providing glycerol as the sole carbon source instead of glucose increases expression of </w:t>
      </w:r>
      <w:r w:rsidRPr="0083485A">
        <w:rPr>
          <w:i/>
        </w:rPr>
        <w:t>glpX</w:t>
      </w:r>
      <w:r w:rsidRPr="0028472E">
        <w:t xml:space="preserve">, part of the </w:t>
      </w:r>
      <w:r w:rsidRPr="0083485A">
        <w:rPr>
          <w:i/>
        </w:rPr>
        <w:t>glp</w:t>
      </w:r>
      <w:r w:rsidRPr="0028472E">
        <w:t xml:space="preserve"> operon, which is involved in glycerol uptake</w:t>
      </w:r>
      <w:r w:rsidR="00B24863">
        <w:fldChar w:fldCharType="begin"/>
      </w:r>
      <w:r w:rsidR="00150EA6">
        <w:instrText xml:space="preserve"> ADDIN ZOTERO_ITEM CSL_CITATION {"citationID":"nv85gndbc","properties":{"formattedCitation":"{\\rtf \\super 21\\nosupersub{}}","plainCitation":"21"},"citationItems":[{"id":110,"uris":["http://zotero.org/users/local/FOPKHRFW/items/4HDZMB6T"],"uri":["http://zotero.org/users/local/FOPKHRFW/items/4HDZMB6T"],"itemData":{"id":110,"type":"article-journal","title":"Structure and regulation of the glpFK operon encoding glycerol diffusion facilitator and glycerol kinase of Escherichia coli K-12.","container-title":"Journal of Biological Chemistry","page":"6122-6131","volume":"267","issue":"9","source":"www.jbc.org","abstract":"The glpFK operon maps near minute 88 on the linkage map of Escherichia coli K-12 with glpF promoter proximal. The glpF gene encodes a cytoplasmic membrane protein which facilitates the diffusion of glycerol into the cell. The glpK gene encodes glycerol kinase. In the present work, the nucleotide sequence of the 5'-end of the operon, including the control region, the glpF gene, and part of the glpK gene, was determined. The facilitator was predicted to contain 281 amino acids with a calculated molecular weight of 29,780. It is a highly hydrophobic protein with a minimum of six potential transmembrane alpha helices. The transcription start site for the glpFK operon was located 71 base pairs upstream from the proposed translation start codon for glpF. Preceding the transcription start site were sequences similar to the -10 and -35 consensus sequences for bacterial promoters. Binding sites for the cAMP-cAMP receptor protein (CRP) complex and the glp repressor were identified by DNase I footprinting. The region protected by the cAMP.CRP complex contained tandem sequences resembling the consensus sequence for CRP binding. The CRP sites were centered at 37.5 and 60.5 base pairs upstream of the start of transcription. The glp repressor protected an extensive area (-89 to -7 relative to the start point of transcription), sufficient for the binding of four repressor tetramers. Two additional binding sites for the repressor were identified within the glpK coding region. The DNA containing these two operators synergistically increased the apparent affinity of glp repressor for DNA fragments containing the four operators in the promoter region of the glpFK operon. With this study, a total of 13 operators for the glp regulon have been characterized. Comparison of these operators revealed the consensus 5'-WATGTTCGWT-3' for the operator half-site (W = A or T). The relative affinity of the glp repressor for the various glp operators was assessed in vivo using a promoter-probe vector. The relative apparent affinity of the control regions for glp repressor was glpFK greater than glpD greater than glpACB greater than glpTQ. The degree of catabolite repression for each of the operons was assessed using a similar system. In this case, the relative sensitivity of the glp operons to catabolite repression was glpTQ greater than glpFK greater than glpACB greater than glpD.","ISSN":"0021-9258, 1083-351X","note":"PMID: 1372899","journalAbbreviation":"J. Biol. Chem.","language":"en","author":[{"family":"Weissenborn","given":"D. L."},{"family":"Wittekindt","given":"N."},{"family":"Larson","given":"T. J."}],"issued":{"date-parts":[["1992",3,25]]},"PMID":"1372899"}}],"schema":"https://github.com/citation-style-language/schema/raw/master/csl-citation.json"} </w:instrText>
      </w:r>
      <w:r w:rsidR="00B24863">
        <w:fldChar w:fldCharType="separate"/>
      </w:r>
      <w:r w:rsidR="00150EA6" w:rsidRPr="0083485A">
        <w:rPr>
          <w:rFonts w:ascii="Calibri"/>
          <w:vertAlign w:val="superscript"/>
        </w:rPr>
        <w:t>21</w:t>
      </w:r>
      <w:r w:rsidR="00B24863">
        <w:fldChar w:fldCharType="end"/>
      </w:r>
      <w:r w:rsidR="008B6FB4">
        <w:t xml:space="preserve">. </w:t>
      </w:r>
      <w:r w:rsidRPr="0028472E">
        <w:t xml:space="preserve">Gluconate as a carbon source increases expression of genes from the </w:t>
      </w:r>
      <w:r w:rsidRPr="0083485A">
        <w:rPr>
          <w:i/>
        </w:rPr>
        <w:t>gnt</w:t>
      </w:r>
      <w:r w:rsidRPr="0028472E">
        <w:t xml:space="preserve"> and </w:t>
      </w:r>
      <w:r w:rsidRPr="0083485A">
        <w:rPr>
          <w:i/>
        </w:rPr>
        <w:t>idn</w:t>
      </w:r>
      <w:r w:rsidRPr="0028472E">
        <w:t xml:space="preserve"> operons, both involved in gluconate metabolism</w:t>
      </w:r>
      <w:r w:rsidR="00B24863">
        <w:fldChar w:fldCharType="begin"/>
      </w:r>
      <w:r w:rsidR="00150EA6">
        <w:instrText xml:space="preserve"> ADDIN ZOTERO_ITEM CSL_CITATION {"citationID":"3IWNoU1T","properties":{"formattedCitation":"{\\rtf \\super 22,23\\nosupersub{}}","plainCitation":"22,23"},"citationItems":[{"id":216,"uris":["http://zotero.org/users/local/FOPKHRFW/items/GBGWNUFG"],"uri":["http://zotero.org/users/local/FOPKHRFW/items/GBGWNUFG"],"itemData":{"id":216,"type":"article-journal","title":"The characterization and cloning of a gluconate (gnt) operon of Bacillus subtilis","container-title":"Journal of General Microbiology","page":"161-169","volume":"132","issue":"1","source":"PubMed","abstract":"The enzymes involved in gluconate utilization in Bacillus subtilis seemed to be gluconate permease and gluconate kinase. Several mutants unable to grow on gluconate were isolated. The mutations they harboured (gnt) were clustered between iol-6 and fdp-74 on the B. subtilis chromosome (a tentative map order of gnt-10, gnt-4, gnt-26, gnt-23 and gnt-9 was obtained). The gnt-10 mutation seemed to be located within the structural gene of the kinase, and the gnt-23 and gnt-26 mutations seemed to be within that of the permease. An EcoRI fragment (4.5 MDal) containing an intact gluconate (gnt) operon consisting of these two structural genes was cloned in phage phi 105 by prophage transformation and was mapped physically. The physical location of the mutations coincided with their order on the genetic map. The HindIII-A fragment (2.4 MDal), which corrects all the gnt mutations, was subcloned in plasmid pC194. The fragment contained the structural genes for the gluconate permease and kinase, but not the regulatory region of the gluconate operon.","DOI":"10.1099/00221287-132-1-161","ISSN":"0022-1287","note":"PMID: 3011959","journalAbbreviation":"J. Gen. Microbiol.","language":"eng","author":[{"family":"Fujita","given":"Y."},{"family":"Nihashi","given":"J."},{"family":"Fujita","given":"T."}],"issued":{"date-parts":[["1986",1]]},"PMID":"3011959"}},{"id":151,"uris":["http://zotero.org/users/local/FOPKHRFW/items/BZBE6KJV"],"uri":["http://zotero.org/users/local/FOPKHRFW/items/BZBE6KJV"],"itemData":{"id":151,"type":"article-journal","title":"Sequence analysis of the GntII (subsidiary) system for gluconate metabolism reveals a novel pathway for L-idonic acid catabolism in Escherichia coli","container-title":"Journal of Bacteriology","page":"3704-3710","volume":"180","issue":"14","source":"PubMed","abstract":"The presence of two systems in Escherichia coli for gluconate transport and phosphorylation is puzzling. The main system, GntI, is well characterized, while the subsidiary system, GntII, is poorly understood. Genomic sequence analysis of the region known to contain genes of the GntII system led to a hypothesis which was tested biochemically and confirmed: the GntII system encodes a pathway for catabolism of L-idonic acid in which D-gluconate is an intermediate. The genes have been named accordingly: the idnK gene, encoding a thermosensitive gluconate kinase, is monocistronic and transcribed divergently from the idnD-idnO-idnT-idnR operon, which encodes L-idonate 5-dehydrogenase, 5-keto-D-gluconate 5-reductase, an L-idonate transporter, and an L-idonate regulatory protein, respectively. The metabolic sequence is as follows: IdnT allows uptake of L-idonate; IdnD catalyzes a reversible oxidation of L-idonate to form 5-ketogluconate; IdnO catalyzes a reversible reduction of 5-ketogluconate to form D-gluconate; IdnK catalyzes an ATP-dependent phosphorylation of D-gluconate to form 6-phosphogluconate, which is metabolized further via the Entner-Doudoroff pathway; and IdnR appears to act as a positive regulator of the IdnR regulon, with L-idonate or 5-ketogluconate serving as the true inducer of the pathway. The L-idonate 5-dehydrogenase and 5-keto-D-gluconate 5-reductase reactions were characterized both chemically and biochemically by using crude cell extracts, and it was firmly established that these two enzymes allow for the redox-coupled interconversion of L-idonate and D-gluconate via the intermediate 5-ketogluconate. E. coli K-12 strains are able to utilize L-idonate as the sole carbon and energy source, and as predicted, the ability of idnD, idnK, idnR, and edd mutants to grow on L-idonate is altered.","ISSN":"0021-9193","note":"PMID: 9658018\nPMCID: PMC107343","journalAbbreviation":"J. Bacteriol.","language":"eng","author":[{"family":"Bausch","given":"C."},{"family":"Peekhaus","given":"N."},{"family":"Utz","given":"C."},{"family":"Blais","given":"T."},{"family":"Murray","given":"E."},{"family":"Lowary","given":"T."},{"family":"Conway","given":"T."}],"issued":{"date-parts":[["1998",7]]},"PMID":"9658018","PMCID":"PMC107343"}}],"schema":"https://github.com/citation-style-language/schema/raw/master/csl-citation.json"} </w:instrText>
      </w:r>
      <w:r w:rsidR="00B24863">
        <w:fldChar w:fldCharType="separate"/>
      </w:r>
      <w:r w:rsidR="00150EA6" w:rsidRPr="0083485A">
        <w:rPr>
          <w:rFonts w:ascii="Calibri"/>
          <w:vertAlign w:val="superscript"/>
        </w:rPr>
        <w:t>22,23</w:t>
      </w:r>
      <w:r w:rsidR="00B24863">
        <w:fldChar w:fldCharType="end"/>
      </w:r>
      <w:r w:rsidR="008B6FB4">
        <w:t xml:space="preserve">. </w:t>
      </w:r>
      <w:r w:rsidRPr="0028472E">
        <w:t xml:space="preserve">Finally, using lactate as a carbon source induces the expression of </w:t>
      </w:r>
      <w:r w:rsidRPr="0083485A">
        <w:rPr>
          <w:i/>
        </w:rPr>
        <w:t>lldD</w:t>
      </w:r>
      <w:r w:rsidR="0066396D">
        <w:rPr>
          <w:i/>
        </w:rPr>
        <w:t xml:space="preserve"> (lctD)</w:t>
      </w:r>
      <w:r w:rsidRPr="0028472E">
        <w:t>, a gene required for lactate utilizati</w:t>
      </w:r>
      <w:r w:rsidR="00E20BA0">
        <w:t xml:space="preserve">on in </w:t>
      </w:r>
      <w:r w:rsidR="00E20BA0" w:rsidRPr="00E20BA0">
        <w:rPr>
          <w:i/>
        </w:rPr>
        <w:t>E</w:t>
      </w:r>
      <w:r w:rsidR="0086412F" w:rsidRPr="00E20BA0">
        <w:rPr>
          <w:i/>
        </w:rPr>
        <w:t>. coli</w:t>
      </w:r>
      <w:r w:rsidR="001D046D">
        <w:fldChar w:fldCharType="begin"/>
      </w:r>
      <w:r w:rsidR="00150EA6">
        <w:instrText xml:space="preserve"> ADDIN ZOTERO_ITEM CSL_CITATION {"citationID":"i81bq4e2h","properties":{"formattedCitation":"{\\rtf \\super 24\\nosupersub{}}","plainCitation":"24"},"citationItems":[{"id":222,"uris":["http://zotero.org/users/local/FOPKHRFW/items/3H3TT4B5"],"uri":["http://zotero.org/users/local/FOPKHRFW/items/3H3TT4B5"],"itemData":{"id":222,"type":"article-journal","title":"Three overlapping lct genes involved in L-lactate utilization by Escherichia coli","container-title":"Journal of Bacteriology","page":"6671-6678","volume":"175","issue":"20","source":"PubMed","abstract":"In Escherichia coli, the lct locus at min 80 on the chromosome map is associated with ability to grow on L-lactate and to synthesize a substrate-inducible flavin-linked dehydrogenase. Similar to that of the glpD-encoded aerobic glycerol-3-phosphate dehydrogenase, the level of induced enzyme activity is elevated by aerobiosis. Both of these controls are mediated by the two-component signal transduction system ArcB/ArcA, although sensitivity to the control is much more striking for L-lactate dehydrogenase. This study disclosed that the lct locus contained three overlapping genes in the clockwise order of lctD (encoding a flavin mononucleotide-dependent dehydrogenase), lctR (encoding a putative regulator), and lctP (encoding a permease) on the chromosomal map. These genes, however, are transcribed in the counterclockwise direction. No homology in amino acid sequence was found between aerobic glycerol-3-phosphate dehydrogenase and L-lactate dehydrogenase. A phi (lctD-lac) mutant was inducible by L-lactate but not D-lactate. Although the mutant lost the ability to grow on L-lactate, growth on D-lactate, known to depend on a different enzyme, remained normal.","ISSN":"0021-9193","note":"PMID: 8407843\nPMCID: PMC206779","journalAbbreviation":"J. Bacteriol.","language":"eng","author":[{"family":"Dong","given":"J. M."},{"family":"Taylor","given":"J. S."},{"family":"Latour","given":"D. J."},{"family":"Iuchi","given":"S."},{"family":"Lin","given":"E. C."}],"issued":{"date-parts":[["1993",10]]},"PMID":"8407843","PMCID":"PMC206779"}}],"schema":"https://github.com/citation-style-language/schema/raw/master/csl-citation.json"} </w:instrText>
      </w:r>
      <w:r w:rsidR="001D046D">
        <w:fldChar w:fldCharType="separate"/>
      </w:r>
      <w:r w:rsidR="00150EA6" w:rsidRPr="0083485A">
        <w:rPr>
          <w:rFonts w:ascii="Calibri"/>
          <w:vertAlign w:val="superscript"/>
        </w:rPr>
        <w:t>24</w:t>
      </w:r>
      <w:r w:rsidR="001D046D">
        <w:fldChar w:fldCharType="end"/>
      </w:r>
      <w:r w:rsidRPr="0028472E">
        <w:t>.</w:t>
      </w:r>
    </w:p>
    <w:p w14:paraId="699D068D" w14:textId="77777777" w:rsidR="008066DF" w:rsidRPr="008066DF" w:rsidRDefault="008066DF" w:rsidP="00776B56">
      <w:pPr>
        <w:tabs>
          <w:tab w:val="left" w:pos="3637"/>
        </w:tabs>
      </w:pPr>
    </w:p>
    <w:p w14:paraId="05AC3D38" w14:textId="4C5D4EDC" w:rsidR="00C90590" w:rsidRDefault="00026777" w:rsidP="00C90590">
      <w:pPr>
        <w:tabs>
          <w:tab w:val="left" w:pos="3637"/>
        </w:tabs>
      </w:pPr>
      <w:r>
        <w:t>L</w:t>
      </w:r>
      <w:r w:rsidR="00750FC0" w:rsidRPr="0036081D">
        <w:t>arge-scale</w:t>
      </w:r>
      <w:r w:rsidR="0036081D" w:rsidRPr="0036081D">
        <w:t>,</w:t>
      </w:r>
      <w:r w:rsidR="0036081D">
        <w:t xml:space="preserve"> high-throughput gene-expression studies </w:t>
      </w:r>
      <w:r w:rsidR="0015350C">
        <w:t>are frequently</w:t>
      </w:r>
      <w:r w:rsidR="005B6450">
        <w:t xml:space="preserve"> confounded by batch effects</w:t>
      </w:r>
      <w:r>
        <w:t xml:space="preserve"> that can give rise to incorrect conclusions if they are not accounted for</w:t>
      </w:r>
      <w:r w:rsidR="004C5BF9">
        <w:fldChar w:fldCharType="begin"/>
      </w:r>
      <w:r w:rsidR="004C5BF9">
        <w:instrText xml:space="preserve"> ADDIN ZOTERO_ITEM CSL_CITATION {"citationID":"2es47d19po","properties":{"formattedCitation":"{\\rtf \\super 25\\nosupersub{}}","plainCitation":"25"},"citationItems":[{"id":565,"uris":["http://zotero.org/users/2021925/items/6QBWD895"],"uri":["http://zotero.org/users/2021925/items/6QBWD895"],"itemData":{"id":565,"type":"article-journal","title":"A reanalysis of mouse ENCODE comparative gene expression data","container-title":"F1000Research","page":"121","volume":"4","source":"PubMed","abstract":"Recently, the Mouse ENCODE Consortium reported that comparative gene expression data from human and mouse tend to cluster more by species rather than by tissue. This observation was surprising, as it contradicted much of the comparative gene regulatory data collected previously, as well as the common notion that major developmental pathways are highly conserved across a wide range of species, in particular across mammals. Here we show that the Mouse ENCODE gene expression data were collected using a flawed study design, which confounded sequencing batch (namely, the assignment of samples to sequencing flowcells and lanes) with species. When we account for the batch effect, the corrected comparative gene expression data from human and mouse tend to cluster by tissue, not by species.","DOI":"10.12688/f1000research.6536.1","ISSN":"2046-1402","note":"PMID: 26236466\nPMCID: PMC4516019","journalAbbreviation":"F1000Res","language":"eng","author":[{"family":"Gilad","given":"Yoav"},{"family":"Mizrahi-Man","given":"Orna"}],"issued":{"date-parts":[["2015"]]},"PMID":"26236466","PMCID":"PMC4516019"}}],"schema":"https://github.com/citation-style-language/schema/raw/master/csl-citation.json"} </w:instrText>
      </w:r>
      <w:r w:rsidR="004C5BF9">
        <w:fldChar w:fldCharType="separate"/>
      </w:r>
      <w:r w:rsidR="004C5BF9" w:rsidRPr="004C5BF9">
        <w:rPr>
          <w:rFonts w:ascii="Calibri"/>
          <w:vertAlign w:val="superscript"/>
        </w:rPr>
        <w:t>25</w:t>
      </w:r>
      <w:r w:rsidR="004C5BF9">
        <w:fldChar w:fldCharType="end"/>
      </w:r>
      <w:r w:rsidR="004C5BF9">
        <w:t xml:space="preserve">. </w:t>
      </w:r>
      <w:r w:rsidR="0015350C">
        <w:t>We saw such effects in our study as well. In our data, the batch number indicates bacterial samples that were grown at the same time. Not unexpectedly, our data showed significant clustering by batch number, and more so in protein data than in mRNA data</w:t>
      </w:r>
      <w:r w:rsidR="0015350C" w:rsidRPr="0015350C">
        <w:t xml:space="preserve"> (</w:t>
      </w:r>
      <w:r w:rsidR="0015350C" w:rsidRPr="004667CE">
        <w:rPr>
          <w:i/>
        </w:rPr>
        <w:t>z</w:t>
      </w:r>
      <w:r w:rsidR="0015350C" w:rsidRPr="0015350C">
        <w:t xml:space="preserve"> scores of −</w:t>
      </w:r>
      <w:r w:rsidR="00A40519">
        <w:t>20.54 and −2.11</w:t>
      </w:r>
      <w:r w:rsidR="0015350C" w:rsidRPr="0015350C">
        <w:t xml:space="preserve">, respectively). </w:t>
      </w:r>
      <w:r w:rsidR="0015350C">
        <w:t xml:space="preserve">Batch effects are not inherently a problem, as long as </w:t>
      </w:r>
      <w:r w:rsidR="00E87FEC">
        <w:t>one is</w:t>
      </w:r>
      <w:r w:rsidR="0015350C">
        <w:t xml:space="preserve"> aware of their existence an</w:t>
      </w:r>
      <w:r w:rsidR="004667CE">
        <w:t>d analyze</w:t>
      </w:r>
      <w:r w:rsidR="00E87FEC">
        <w:t>s</w:t>
      </w:r>
      <w:r w:rsidR="004667CE">
        <w:t xml:space="preserve"> data accordingly. </w:t>
      </w:r>
      <w:r w:rsidR="00D9741C">
        <w:t xml:space="preserve">Here, in our differential expression analysis, we corrected for batch effects by including </w:t>
      </w:r>
      <w:r w:rsidR="00C85140" w:rsidRPr="00D9741C">
        <w:t>batch as a dis</w:t>
      </w:r>
      <w:r w:rsidR="00D9741C">
        <w:t>tinct variable in the</w:t>
      </w:r>
      <w:r w:rsidR="004C3466">
        <w:t xml:space="preserve"> DE</w:t>
      </w:r>
      <w:r w:rsidR="008C2677" w:rsidRPr="00D9741C">
        <w:t>Seq model</w:t>
      </w:r>
      <w:r w:rsidR="00D9741C">
        <w:t xml:space="preserve"> (see Methods), as recommended</w:t>
      </w:r>
      <w:r w:rsidR="00C85140" w:rsidRPr="00D9741C">
        <w:t xml:space="preserve">. </w:t>
      </w:r>
      <w:r w:rsidR="004C3466">
        <w:t>How to best correct for batch effects is a topic of ongoing investigation</w:t>
      </w:r>
      <w:r w:rsidR="00783E85">
        <w:t>s</w:t>
      </w:r>
      <w:r w:rsidR="004C3466">
        <w:t>, and i</w:t>
      </w:r>
      <w:r w:rsidR="004667CE" w:rsidRPr="00D9741C">
        <w:t>ncreasingly sophisticated methods are being developed to separate batch effects from real signal</w:t>
      </w:r>
      <w:r w:rsidR="00427DB6">
        <w:fldChar w:fldCharType="begin"/>
      </w:r>
      <w:r w:rsidR="00427DB6">
        <w:instrText xml:space="preserve"> ADDIN ZOTERO_ITEM CSL_CITATION {"citationID":"cjum49ngs","properties":{"formattedCitation":"{\\rtf \\super 26\\uc0\\u8211{}29\\nosupersub{}}","plainCitation":"26–29"},"citationItems":[{"id":571,"uris":["http://zotero.org/users/2021925/items/MTHMFFVD"],"uri":["http://zotero.org/users/2021925/items/MTHMFFVD"],"itemData":{"id":571,"type":"article-journal","title":"Removing batch effects in analysis of expression microarray data: an evaluation of six batch adjustment methods","container-title":"PloS One","page":"e17238","volume":"6","issue":"2","source":"PubMed","abstract":"The expression microarray is a frequently used approach to study gene expression on a genome-wide scale. However, the data produced by the thousands of microarray studies published annually are confounded by \"batch effects,\" the systematic error introduced when samples are processed in multiple batches. Although batch effects can be reduced by careful experimental design, they cannot be eliminated unless the whole study is done in a single batch. A number of programs are now available to adjust microarray data for batch effects prior to analysis. We systematically evaluated six of these programs using multiple measures of precision, accuracy and overall performance. ComBat, an Empirical Bayes method, outperformed the other five programs by most metrics. We also showed that it is essential to standardize expression data at the probe level when testing for correlation of expression profiles, due to a sizeable probe effect in microarray data that can inflate the correlation among replicates and unrelated samples.","DOI":"10.1371/journal.pone.0017238","ISSN":"1932-6203","note":"PMID: 21386892\nPMCID: PMC3046121","shortTitle":"Removing batch effects in analysis of expression microarray data","journalAbbreviation":"PLoS ONE","language":"eng","author":[{"family":"Chen","given":"Chao"},{"family":"Grennan","given":"Kay"},{"family":"Badner","given":"Judith"},{"family":"Zhang","given":"Dandan"},{"family":"Gershon","given":"Elliot"},{"family":"Jin","given":"Li"},{"family":"Liu","given":"Chunyu"}],"issued":{"date-parts":[["2011"]]},"PMID":"21386892","PMCID":"PMC3046121"}},{"id":575,"uris":["http://zotero.org/users/2021925/items/QAZAD7JH"],"uri":["http://zotero.org/users/2021925/items/QAZAD7JH"],"itemData":{"id":575,"type":"article-journal","title":"Batch effect removal methods for microarray gene expression data integration: a survey","container-title":"Briefings in Bioinformatics","page":"469-490","volume":"14","issue":"4","source":"PubMed","abstract":"Genomic data integration is a key goal to be achieved towards large-scale genomic data analysis. This process is very challenging due to the diverse sources of information resulting from genomics experiments. In this work, we review methods designed to combine genomic data recorded from microarray gene expression (MAGE) experiments. It has been acknowledged that the main source of variation between different MAGE datasets is due to the so-called 'batch effects'. The methods reviewed here perform data integration by removing (or more precisely attempting to remove) the unwanted variation associated with batch effects. They are presented in a unified framework together with a wide range of evaluation tools, which are mandatory in assessing the efficiency and the quality of the data integration process. We provide a systematic description of the MAGE data integration methodology together with some basic recommendation to help the users in choosing the appropriate tools to integrate MAGE data for large-scale analysis; and also how to evaluate them from different perspectives in order to quantify their efficiency. All genomic data used in this study for illustration purposes were retrieved from InSilicoDB http://insilico.ulb.ac.be.","DOI":"10.1093/bib/bbs037","ISSN":"1477-4054","note":"PMID: 22851511","shortTitle":"Batch effect removal methods for microarray gene expression data integration","journalAbbreviation":"Brief. Bioinformatics","language":"eng","author":[{"family":"Lazar","given":"Cosmin"},{"family":"Meganck","given":"Stijn"},{"family":"Taminau","given":"Jonatan"},{"family":"Steenhoff","given":"David"},{"family":"Coletta","given":"Alain"},{"family":"Molter","given":"Colin"},{"family":"Weiss-Solís","given":"David Y."},{"family":"Duque","given":"Robin"},{"family":"Bersini","given":"Hugues"},{"family":"Nowé","given":"Ann"}],"issued":{"date-parts":[["2013",7]]},"PMID":"22851511"}},{"id":569,"uris":["http://zotero.org/users/2021925/items/I8R4E5GR"],"uri":["http://zotero.org/users/2021925/items/I8R4E5GR"],"itemData":{"id":569,"type":"article-journal","title":"Adjusting batch effects in microarray expression data using empirical Bayes methods","container-title":"Biostatistics (Oxford, England)","page":"118-127","volume":"8","issue":"1","source":"PubMed","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DOI":"10.1093/biostatistics/kxj037","ISSN":"1465-4644","note":"PMID: 16632515","journalAbbreviation":"Biostatistics","language":"eng","author":[{"family":"Johnson","given":"W. Evan"},{"family":"Li","given":"Cheng"},{"family":"Rabinovic","given":"Ariel"}],"issued":{"date-parts":[["2007",1]]},"PMID":"16632515"}},{"id":573,"uris":["http://zotero.org/users/2021925/items/M7652ASF"],"uri":["http://zotero.org/users/2021925/items/M7652ASF"],"itemData":{"id":573,"type":"article-journal","title":"A comparison of batch effect removal methods for enhancement of prediction performance using MAQC-II microarray gene expression data","container-title":"The Pharmacogenomics Journal","page":"278-291","volume":"10","issue":"4","source":"PubMed","abstract":"Batch effects are the systematic non-biological differences between batches (groups) of samples in microarray experiments due to various causes such as differences in sample preparation and hybridization protocols. Previous work focused mainly on the development of methods for effective batch effects removal. However, their impact on cross-batch prediction performance, which is one of the most important goals in microarray-based applications, has not been addressed. This paper uses a broad selection of data sets from the Microarray Quality Control Phase II (MAQC-II) effort, generated on three microarray platforms with different causes of batch effects to assess the efficacy of their removal. Two data sets from cross-tissue and cross-platform experiments are also included. Of the 120 cases studied using Support vector machines (SVM) and K nearest neighbors (KNN) as classifiers and Matthews correlation coefficient (MCC) as performance metric, we find that Ratio-G, Ratio-A, EJLR, mean-centering and standardization methods perform better or equivalent to no batch effect removal in 89, 85, 83, 79 and 75% of the cases, respectively, suggesting that the application of these methods is generally advisable and ratio-based methods are preferred.","DOI":"10.1038/tpj.2010.57","ISSN":"1473-1150","note":"PMID: 20676067\nPMCID: PMC2920074","journalAbbreviation":"Pharmacogenomics J.","language":"eng","author":[{"family":"Luo","given":"J."},{"family":"Schumacher","given":"M."},{"family":"Scherer","given":"A."},{"family":"Sanoudou","given":"D."},{"family":"Megherbi","given":"D."},{"family":"Davison","given":"T."},{"family":"Shi","given":"T."},{"family":"Tong","given":"W."},{"family":"Shi","given":"L."},{"family":"Hong","given":"H."},{"family":"Zhao","given":"C."},{"family":"Elloumi","given":"F."},{"family":"Shi","given":"W."},{"family":"Thomas","given":"R."},{"family":"Lin","given":"S."},{"family":"Tillinghast","given":"G."},{"family":"Liu","given":"G."},{"family":"Zhou","given":"Y."},{"family":"Herman","given":"D."},{"family":"Li","given":"Y."},{"family":"Deng","given":"Y."},{"family":"Fang","given":"H."},{"family":"Bushel","given":"P."},{"family":"Woods","given":"M."},{"family":"Zhang","given":"J."}],"issued":{"date-parts":[["2010",8]]},"PMID":"20676067","PMCID":"PMC2920074"}}],"schema":"https://github.com/citation-style-language/schema/raw/master/csl-citation.json"} </w:instrText>
      </w:r>
      <w:r w:rsidR="00427DB6">
        <w:fldChar w:fldCharType="separate"/>
      </w:r>
      <w:r w:rsidR="00427DB6" w:rsidRPr="00427DB6">
        <w:rPr>
          <w:rFonts w:ascii="Calibri"/>
          <w:vertAlign w:val="superscript"/>
        </w:rPr>
        <w:t>26–29</w:t>
      </w:r>
      <w:r w:rsidR="00427DB6">
        <w:fldChar w:fldCharType="end"/>
      </w:r>
      <w:r w:rsidR="009E12B3" w:rsidRPr="00D9741C">
        <w:t>.</w:t>
      </w:r>
    </w:p>
    <w:p w14:paraId="0B4ADE69" w14:textId="77777777" w:rsidR="008217C8" w:rsidRDefault="008217C8" w:rsidP="00C90590">
      <w:pPr>
        <w:tabs>
          <w:tab w:val="left" w:pos="3637"/>
        </w:tabs>
      </w:pPr>
    </w:p>
    <w:p w14:paraId="437015A6" w14:textId="102DDED6" w:rsidR="00BA506D" w:rsidRPr="00BA506D" w:rsidRDefault="008217C8" w:rsidP="00BA506D">
      <w:pPr>
        <w:tabs>
          <w:tab w:val="left" w:pos="3637"/>
        </w:tabs>
        <w:rPr>
          <w:highlight w:val="yellow"/>
        </w:rPr>
      </w:pPr>
      <w:r w:rsidRPr="00BA506D">
        <w:t xml:space="preserve">Given the many cellular changes observed in mRNA and protein levels, we turned to </w:t>
      </w:r>
      <w:r w:rsidRPr="006A595E">
        <w:rPr>
          <w:vertAlign w:val="superscript"/>
        </w:rPr>
        <w:t>13</w:t>
      </w:r>
      <w:r w:rsidRPr="00BA506D">
        <w:t>C labeling techniques</w:t>
      </w:r>
      <w:r w:rsidR="00BA506D" w:rsidRPr="00BA506D">
        <w:fldChar w:fldCharType="begin"/>
      </w:r>
      <w:r w:rsidR="00427DB6">
        <w:instrText xml:space="preserve"> ADDIN ZOTERO_ITEM CSL_CITATION {"citationID":"i2tpc5nbn","properties":{"formattedCitation":"{\\rtf \\super 10,30,31\\nosupersub{}}","plainCitation":"10,30,31"},"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id":10,"uris":["http://zotero.org/users/2021925/items/HZTZQ3BI"],"uri":["http://zotero.org/users/2021925/items/HZTZQ3BI"],"itemData":{"id":1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BA506D" w:rsidRPr="00BA506D">
        <w:fldChar w:fldCharType="separate"/>
      </w:r>
      <w:r w:rsidR="00427DB6" w:rsidRPr="00427DB6">
        <w:rPr>
          <w:rFonts w:ascii="Calibri"/>
          <w:vertAlign w:val="superscript"/>
        </w:rPr>
        <w:t>10,30,31</w:t>
      </w:r>
      <w:r w:rsidR="00BA506D" w:rsidRPr="00BA506D">
        <w:fldChar w:fldCharType="end"/>
      </w:r>
      <w:r w:rsidRPr="00BA506D">
        <w:t xml:space="preserve"> to examine the</w:t>
      </w:r>
      <w:r w:rsidR="006A595E">
        <w:t xml:space="preserve"> extent to which these changes affected the relative flux </w:t>
      </w:r>
      <w:r w:rsidRPr="00BA506D">
        <w:t>of metabol</w:t>
      </w:r>
      <w:r w:rsidR="006A595E">
        <w:t>ites</w:t>
      </w:r>
      <w:r w:rsidRPr="00BA506D">
        <w:t xml:space="preserve"> through </w:t>
      </w:r>
      <w:r w:rsidR="00E87FEC">
        <w:t xml:space="preserve">different </w:t>
      </w:r>
      <w:r w:rsidRPr="00BA506D">
        <w:t>central metabolic pathway</w:t>
      </w:r>
      <w:r w:rsidR="00E87FEC">
        <w:t xml:space="preserve"> branch points</w:t>
      </w:r>
      <w:r w:rsidRPr="00BA506D">
        <w:t xml:space="preserve"> during exponential growth. For this work</w:t>
      </w:r>
      <w:r w:rsidR="00AB5C64">
        <w:t>,</w:t>
      </w:r>
      <w:r w:rsidRPr="00BA506D">
        <w:t xml:space="preserve"> we concentrated up</w:t>
      </w:r>
      <w:r w:rsidR="00AB38F5" w:rsidRPr="00BA506D">
        <w:t>on growth on glucose during Na</w:t>
      </w:r>
      <w:r w:rsidR="00AB38F5" w:rsidRPr="00BA506D">
        <w:rPr>
          <w:vertAlign w:val="superscript"/>
        </w:rPr>
        <w:t>+</w:t>
      </w:r>
      <w:r w:rsidR="00AB38F5" w:rsidRPr="00BA506D">
        <w:t xml:space="preserve"> and Mg</w:t>
      </w:r>
      <w:r w:rsidRPr="00BA506D">
        <w:rPr>
          <w:vertAlign w:val="superscript"/>
        </w:rPr>
        <w:t>2</w:t>
      </w:r>
      <w:r w:rsidR="00AB38F5" w:rsidRPr="00BA506D">
        <w:rPr>
          <w:vertAlign w:val="superscript"/>
        </w:rPr>
        <w:t>+</w:t>
      </w:r>
      <w:r w:rsidRPr="00BA506D">
        <w:t xml:space="preserve"> stresses.</w:t>
      </w:r>
      <w:r w:rsidR="00BA506D">
        <w:t xml:space="preserve"> Across these conditions, growth rates change over nearly a two-fold range, with the doubling time changing from approxima</w:t>
      </w:r>
      <w:r w:rsidR="00195CF8">
        <w:t xml:space="preserve">tely 50 to 95 minutes. </w:t>
      </w:r>
      <w:r w:rsidR="00E20BA0">
        <w:t>In particular, both h</w:t>
      </w:r>
      <w:r w:rsidR="00195CF8">
        <w:t>igh Na</w:t>
      </w:r>
      <w:r w:rsidR="00195CF8" w:rsidRPr="00195CF8">
        <w:rPr>
          <w:vertAlign w:val="superscript"/>
        </w:rPr>
        <w:t>+</w:t>
      </w:r>
      <w:r w:rsidR="00BA506D">
        <w:t xml:space="preserve"> </w:t>
      </w:r>
      <w:r w:rsidR="00E20BA0">
        <w:t xml:space="preserve">and high </w:t>
      </w:r>
      <w:r w:rsidR="00E20BA0" w:rsidRPr="00BA506D">
        <w:t>Mg</w:t>
      </w:r>
      <w:r w:rsidR="00E20BA0" w:rsidRPr="00BA506D">
        <w:rPr>
          <w:vertAlign w:val="superscript"/>
        </w:rPr>
        <w:t>2+</w:t>
      </w:r>
      <w:r w:rsidR="00E20BA0" w:rsidRPr="00BA506D">
        <w:t xml:space="preserve"> </w:t>
      </w:r>
      <w:r w:rsidR="00BA506D">
        <w:t>levels</w:t>
      </w:r>
      <w:r w:rsidR="00E20BA0">
        <w:t xml:space="preserve"> </w:t>
      </w:r>
      <w:r w:rsidR="00BA506D">
        <w:t xml:space="preserve">reduced growth by a third. Despite this substantial effect on growth, we observed no significant changes in </w:t>
      </w:r>
      <w:r w:rsidR="00C62836">
        <w:t xml:space="preserve">the relative flux through different reactions in </w:t>
      </w:r>
      <w:r w:rsidR="00BA506D">
        <w:t>central metabolism</w:t>
      </w:r>
      <w:r w:rsidR="00135710">
        <w:t xml:space="preserve">. The only exception was a potential </w:t>
      </w:r>
      <w:r w:rsidR="00BA506D">
        <w:t>decrease in pentose-5-p</w:t>
      </w:r>
      <w:r w:rsidR="00195CF8">
        <w:t xml:space="preserve">hosphate pathway use </w:t>
      </w:r>
      <w:r w:rsidR="00135710">
        <w:t>and</w:t>
      </w:r>
      <w:r w:rsidR="00AB3B3E">
        <w:t xml:space="preserve"> increase in flow through malic enzyme</w:t>
      </w:r>
      <w:r w:rsidR="00135710">
        <w:t xml:space="preserve"> </w:t>
      </w:r>
      <w:r w:rsidR="00195CF8">
        <w:t>at 300 mM</w:t>
      </w:r>
      <w:r w:rsidR="00135710">
        <w:t xml:space="preserve"> </w:t>
      </w:r>
      <w:r w:rsidR="00135710" w:rsidRPr="00BA506D">
        <w:t>Na</w:t>
      </w:r>
      <w:r w:rsidR="00135710" w:rsidRPr="00BA506D">
        <w:rPr>
          <w:vertAlign w:val="superscript"/>
        </w:rPr>
        <w:t>+</w:t>
      </w:r>
      <w:r w:rsidR="00195CF8">
        <w:t xml:space="preserve">. </w:t>
      </w:r>
      <w:r w:rsidR="00E20BA0">
        <w:t xml:space="preserve">The general picture, however, </w:t>
      </w:r>
      <w:r w:rsidR="00BA506D">
        <w:t xml:space="preserve">was that homeostasis in central metabolism was sufficient to ward off significant changes in relative pathway use despite large </w:t>
      </w:r>
      <w:r w:rsidR="00A4264B">
        <w:t>changes in</w:t>
      </w:r>
      <w:r w:rsidR="00BA506D">
        <w:t xml:space="preserve"> overall growth rate and the pools of mRNA and proteins.</w:t>
      </w:r>
    </w:p>
    <w:p w14:paraId="6E342B66" w14:textId="77777777" w:rsidR="00776B56" w:rsidRPr="004667CE" w:rsidRDefault="00776B56" w:rsidP="00776B56">
      <w:pPr>
        <w:tabs>
          <w:tab w:val="left" w:pos="3637"/>
        </w:tabs>
      </w:pPr>
    </w:p>
    <w:p w14:paraId="5DC1ACA2" w14:textId="522CB8C4" w:rsidR="006E46BD" w:rsidRDefault="006368CC" w:rsidP="004F79A2">
      <w:r w:rsidRPr="004667CE">
        <w:t xml:space="preserve">In </w:t>
      </w:r>
      <w:r w:rsidR="001C2662" w:rsidRPr="004667CE">
        <w:t>summary</w:t>
      </w:r>
      <w:r w:rsidRPr="004667CE">
        <w:t>,</w:t>
      </w:r>
      <w:r w:rsidR="001C2662" w:rsidRPr="004667CE">
        <w:t xml:space="preserve"> our study provides a large</w:t>
      </w:r>
      <w:r w:rsidR="00AB5C64">
        <w:t xml:space="preserve"> and comprehensive data</w:t>
      </w:r>
      <w:r w:rsidRPr="004667CE">
        <w:t xml:space="preserve">set </w:t>
      </w:r>
      <w:r w:rsidR="00A4264B">
        <w:t xml:space="preserve">for </w:t>
      </w:r>
      <w:r w:rsidR="001C2662" w:rsidRPr="004667CE">
        <w:t>investigat</w:t>
      </w:r>
      <w:r w:rsidRPr="004667CE">
        <w:t>ing the gene-regulatory response</w:t>
      </w:r>
      <w:r w:rsidR="003067F7" w:rsidRPr="004667CE">
        <w:t xml:space="preserve"> of </w:t>
      </w:r>
      <w:r w:rsidR="003067F7" w:rsidRPr="004667CE">
        <w:rPr>
          <w:i/>
        </w:rPr>
        <w:t xml:space="preserve">E. </w:t>
      </w:r>
      <w:r w:rsidR="001C2662" w:rsidRPr="004667CE">
        <w:rPr>
          <w:i/>
        </w:rPr>
        <w:t>coli</w:t>
      </w:r>
      <w:r w:rsidR="001C2662" w:rsidRPr="004667CE">
        <w:t xml:space="preserve"> under different </w:t>
      </w:r>
      <w:r w:rsidRPr="004667CE">
        <w:t xml:space="preserve">growth </w:t>
      </w:r>
      <w:r w:rsidR="001C2662" w:rsidRPr="004667CE">
        <w:t xml:space="preserve">conditions, </w:t>
      </w:r>
      <w:r w:rsidRPr="004667CE">
        <w:t xml:space="preserve">both at the mRNA and the protein level. We found systematic differences in gene-expression response between exponential and stationary phase, and between mRNAs and proteins. </w:t>
      </w:r>
      <w:r w:rsidR="004667CE" w:rsidRPr="004667CE">
        <w:t>O</w:t>
      </w:r>
      <w:r w:rsidR="00AB5C64">
        <w:t>ur data</w:t>
      </w:r>
      <w:r w:rsidRPr="004667CE">
        <w:t xml:space="preserve">set provides a rich resource for future modeling of </w:t>
      </w:r>
      <w:r w:rsidRPr="004667CE">
        <w:rPr>
          <w:i/>
        </w:rPr>
        <w:t xml:space="preserve">E. coli </w:t>
      </w:r>
      <w:r w:rsidRPr="004667CE">
        <w:t>metabolism.</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4F4C97E7" w14:textId="31C786EB" w:rsidR="00E41A2F" w:rsidRPr="00DF1367" w:rsidRDefault="002741BA" w:rsidP="00E41A2F">
      <w:pPr>
        <w:pStyle w:val="Heading3"/>
      </w:pPr>
      <w:r>
        <w:t>Cell g</w:t>
      </w:r>
      <w:r w:rsidR="00E41A2F" w:rsidRPr="0092097B">
        <w:t>rowth</w:t>
      </w:r>
      <w:r w:rsidR="000D74E5" w:rsidRPr="0092097B">
        <w:t>, RNA</w:t>
      </w:r>
      <w:r w:rsidR="00FD59F1">
        <w:t>-</w:t>
      </w:r>
      <w:r w:rsidR="000D74E5" w:rsidRPr="0092097B">
        <w:t>seq</w:t>
      </w:r>
      <w:r>
        <w:t>,</w:t>
      </w:r>
      <w:r w:rsidR="000D74E5" w:rsidRPr="0092097B">
        <w:t xml:space="preserve"> proteomics</w:t>
      </w:r>
      <w:r>
        <w:t>, and metabolic flux measurements</w:t>
      </w:r>
      <w:r w:rsidR="00E41A2F" w:rsidRPr="00DF1367">
        <w:t xml:space="preserve"> </w:t>
      </w:r>
    </w:p>
    <w:p w14:paraId="486C63D7" w14:textId="77777777" w:rsidR="00E41A2F" w:rsidRPr="00DF1367" w:rsidRDefault="00E41A2F" w:rsidP="00E41A2F"/>
    <w:p w14:paraId="4AE4A657" w14:textId="351A11AD" w:rsidR="006E46BD" w:rsidRDefault="006E46BD" w:rsidP="006E46BD">
      <w:r>
        <w:t xml:space="preserve">Growth and harvesting of </w:t>
      </w:r>
      <w:r w:rsidRPr="003F470B">
        <w:rPr>
          <w:i/>
        </w:rPr>
        <w:t>E. coli</w:t>
      </w:r>
      <w:r>
        <w:t xml:space="preserve"> B REL606 cell pellets for the multiomic analysis was </w:t>
      </w:r>
      <w:r w:rsidR="00AB5C64">
        <w:t xml:space="preserve">performed </w:t>
      </w:r>
      <w:r>
        <w:t xml:space="preserve">as previously </w:t>
      </w:r>
      <w:r w:rsidR="00C97B91">
        <w:t>described</w:t>
      </w:r>
      <w:r w:rsidR="000D74E5">
        <w:fldChar w:fldCharType="begin"/>
      </w:r>
      <w:r w:rsidR="00150EA6">
        <w:instrText xml:space="preserve"> ADDIN ZOTERO_ITEM CSL_CITATION {"citationID":"MrfDu9mJ","properties":{"formattedCitation":"{\\rtf \\super 10\\nosupersub{}}","plainCitation":"10"},"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000D74E5">
        <w:fldChar w:fldCharType="separate"/>
      </w:r>
      <w:r w:rsidR="00150EA6" w:rsidRPr="0083485A">
        <w:rPr>
          <w:rFonts w:ascii="Calibri"/>
          <w:vertAlign w:val="superscript"/>
        </w:rPr>
        <w:t>10</w:t>
      </w:r>
      <w:r w:rsidR="000D74E5">
        <w:fldChar w:fldCharType="end"/>
      </w:r>
      <w:r w:rsidR="00AB5C64">
        <w:t>,</w:t>
      </w:r>
      <w:r w:rsidR="00C97B91">
        <w:t xml:space="preserve"> with</w:t>
      </w:r>
      <w:r>
        <w:t xml:space="preserve">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w:t>
      </w:r>
      <w:r w:rsidR="00AB5C64">
        <w:t>ition, for example. Exponential-</w:t>
      </w:r>
      <w:r>
        <w:t>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48ACCAA6" w14:textId="681C0352" w:rsidR="002620FC" w:rsidRDefault="002620FC" w:rsidP="00F64495">
      <w:r>
        <w:t>Afte</w:t>
      </w:r>
      <w:r w:rsidR="00FE78EA">
        <w:t>r sample collection, RNA</w:t>
      </w:r>
      <w:r w:rsidR="00FD59F1">
        <w:t>-</w:t>
      </w:r>
      <w:r w:rsidR="00FE78EA">
        <w:t xml:space="preserve">seq, mass-spec proteomics, and metabolic flux analysis </w:t>
      </w:r>
      <w:r>
        <w:t>were p</w:t>
      </w:r>
      <w:r w:rsidR="00FE78EA">
        <w:t>erformed exactly as described</w:t>
      </w:r>
      <w:r>
        <w:fldChar w:fldCharType="begin"/>
      </w:r>
      <w:r w:rsidR="00150EA6">
        <w:instrText xml:space="preserve"> ADDIN ZOTERO_ITEM CSL_CITATION {"citationID":"cBSU2JIX","properties":{"formattedCitation":"{\\rtf \\super 10\\nosupersub{}}","plainCitation":"10"},"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fldChar w:fldCharType="separate"/>
      </w:r>
      <w:r w:rsidR="00150EA6" w:rsidRPr="0083485A">
        <w:rPr>
          <w:rFonts w:ascii="Calibri"/>
          <w:vertAlign w:val="superscript"/>
        </w:rPr>
        <w:t>10</w:t>
      </w:r>
      <w:r>
        <w:fldChar w:fldCharType="end"/>
      </w:r>
      <w:r>
        <w:t>.</w:t>
      </w:r>
    </w:p>
    <w:p w14:paraId="6AECB0FA" w14:textId="77777777" w:rsidR="00FE78EA" w:rsidRDefault="00FE78EA" w:rsidP="00F64495"/>
    <w:p w14:paraId="3DC8EE49" w14:textId="7A296685" w:rsidR="00F64495" w:rsidRPr="00F64495" w:rsidRDefault="00FE78EA" w:rsidP="00F64495">
      <w:r>
        <w:t xml:space="preserve">Doubling times were </w:t>
      </w:r>
      <w:r w:rsidR="00FD59F1">
        <w:t xml:space="preserve">estimated </w:t>
      </w:r>
      <w:r w:rsidR="00900ACB">
        <w:t>from</w:t>
      </w:r>
      <w:r w:rsidR="00FD59F1">
        <w:t xml:space="preserve"> </w:t>
      </w:r>
      <w:r w:rsidR="00B06885">
        <w:t>OD</w:t>
      </w:r>
      <w:r w:rsidR="00B06885" w:rsidRPr="0073068B">
        <w:rPr>
          <w:vertAlign w:val="subscript"/>
        </w:rPr>
        <w:t>600</w:t>
      </w:r>
      <w:r w:rsidR="00B06885" w:rsidRPr="0083485A">
        <w:t xml:space="preserve"> </w:t>
      </w:r>
      <w:r w:rsidR="00FD59F1">
        <w:t>measurement</w:t>
      </w:r>
      <w:r w:rsidR="00E2642A">
        <w:t>s</w:t>
      </w:r>
      <w:r w:rsidR="00900ACB">
        <w:t xml:space="preserve">. Specifically, </w:t>
      </w:r>
      <w:r w:rsidR="00FE7200">
        <w:t>the logarithms of all OD</w:t>
      </w:r>
      <w:r w:rsidR="00FE7200" w:rsidRPr="0073068B">
        <w:rPr>
          <w:vertAlign w:val="subscript"/>
        </w:rPr>
        <w:t>600</w:t>
      </w:r>
      <w:r w:rsidR="00FE7200" w:rsidRPr="0083485A">
        <w:t xml:space="preserve"> </w:t>
      </w:r>
      <w:r w:rsidR="00FE7200">
        <w:t>values</w:t>
      </w:r>
      <w:r w:rsidR="00900ACB">
        <w:t xml:space="preserve"> </w:t>
      </w:r>
      <w:r w:rsidR="00FE7200">
        <w:t>in the expone</w:t>
      </w:r>
      <w:r w:rsidR="00905AFC">
        <w:t xml:space="preserve">ntial part of </w:t>
      </w:r>
      <w:r w:rsidR="001520BE">
        <w:t>each</w:t>
      </w:r>
      <w:r w:rsidR="00905AFC">
        <w:t xml:space="preserve"> growth curve, </w:t>
      </w:r>
      <w:r w:rsidR="00FE7200">
        <w:t xml:space="preserve">defined as </w:t>
      </w:r>
      <w:r w:rsidR="00E2642A">
        <w:t>when OD</w:t>
      </w:r>
      <w:r w:rsidR="00E2642A" w:rsidRPr="0073068B">
        <w:rPr>
          <w:vertAlign w:val="subscript"/>
        </w:rPr>
        <w:t>600</w:t>
      </w:r>
      <w:r w:rsidR="00E2642A">
        <w:t xml:space="preserve"> values were </w:t>
      </w:r>
      <w:r w:rsidR="00900ACB">
        <w:t xml:space="preserve">between 0.05 and 0.75 times the maximum </w:t>
      </w:r>
      <w:r w:rsidR="00E2642A">
        <w:t xml:space="preserve">observed </w:t>
      </w:r>
      <w:r w:rsidR="00900ACB">
        <w:t>OD</w:t>
      </w:r>
      <w:r w:rsidR="00900ACB" w:rsidRPr="0073068B">
        <w:rPr>
          <w:vertAlign w:val="subscript"/>
        </w:rPr>
        <w:t>600</w:t>
      </w:r>
      <w:r w:rsidR="00E2642A">
        <w:t xml:space="preserve"> at stationary phase</w:t>
      </w:r>
      <w:r w:rsidR="00905AFC" w:rsidRPr="00905AFC">
        <w:t>,</w:t>
      </w:r>
      <w:r w:rsidR="00B24D1F">
        <w:t xml:space="preserve"> </w:t>
      </w:r>
      <w:r w:rsidR="00FE7200">
        <w:t>were fit to a linear model</w:t>
      </w:r>
      <w:r w:rsidR="00E2642A">
        <w:t xml:space="preserve"> with respect to time</w:t>
      </w:r>
      <w:r w:rsidR="00FE7200">
        <w:t>. D</w:t>
      </w:r>
      <w:r w:rsidR="00B24D1F">
        <w:t>oubling time</w:t>
      </w:r>
      <w:r w:rsidR="00E2642A">
        <w:t>s</w:t>
      </w:r>
      <w:r w:rsidR="00B24D1F">
        <w:t xml:space="preserve"> </w:t>
      </w:r>
      <w:r w:rsidR="00E2642A">
        <w:t xml:space="preserve">were </w:t>
      </w:r>
      <w:r w:rsidR="00B24D1F">
        <w:t xml:space="preserve">calculated </w:t>
      </w:r>
      <w:r w:rsidR="00FE7200">
        <w:t xml:space="preserve">as </w:t>
      </w:r>
      <w:r w:rsidR="00905AFC">
        <w:t>log</w:t>
      </w:r>
      <w:r w:rsidR="008F4064" w:rsidRPr="0083485A">
        <w:rPr>
          <w:vertAlign w:val="subscript"/>
        </w:rPr>
        <w:t>e</w:t>
      </w:r>
      <w:r w:rsidR="00B24D1F">
        <w:t>2</w:t>
      </w:r>
      <w:r w:rsidR="00FE7200">
        <w:t xml:space="preserve"> divided by </w:t>
      </w:r>
      <w:r w:rsidR="001520BE">
        <w:t>the fit</w:t>
      </w:r>
      <w:r w:rsidR="00FE7200">
        <w:t xml:space="preserve"> slope </w:t>
      </w:r>
      <w:r w:rsidR="001520BE">
        <w:t xml:space="preserve">for </w:t>
      </w:r>
      <w:r w:rsidR="00FE7200">
        <w:t xml:space="preserve">each biological replicate separately. Means </w:t>
      </w:r>
      <w:r w:rsidR="008C775A">
        <w:t xml:space="preserve">and confidence intervals were calculated </w:t>
      </w:r>
      <w:r w:rsidR="00FE7200">
        <w:t>from</w:t>
      </w:r>
      <w:r w:rsidR="008C775A">
        <w:t xml:space="preserve"> </w:t>
      </w:r>
      <w:r w:rsidR="00B26644">
        <w:t>three replicate growth curves</w:t>
      </w:r>
      <w:r w:rsidR="008C775A">
        <w:t xml:space="preserve"> for all </w:t>
      </w:r>
      <w:r w:rsidR="00D55F77">
        <w:t>conditions</w:t>
      </w:r>
      <w:r w:rsidR="001212B6">
        <w:t xml:space="preserve"> except for gluconate and lac</w:t>
      </w:r>
      <w:r w:rsidR="00D55F77">
        <w:t xml:space="preserve">tate, </w:t>
      </w:r>
      <w:r w:rsidR="001212B6">
        <w:t xml:space="preserve">which </w:t>
      </w:r>
      <w:r w:rsidR="00D55F77">
        <w:t>had</w:t>
      </w:r>
      <w:r w:rsidR="00B26644">
        <w:t xml:space="preserve"> </w:t>
      </w:r>
      <w:r w:rsidR="00D55F77">
        <w:t>measurements for only two replicates.</w:t>
      </w:r>
    </w:p>
    <w:p w14:paraId="1EBA9780" w14:textId="5A8377CA" w:rsidR="0073706D" w:rsidRDefault="007277AE" w:rsidP="0073706D">
      <w:pPr>
        <w:pStyle w:val="Heading3"/>
      </w:pPr>
      <w:r>
        <w:t>Normalization and quality control of RNA and protein counts</w:t>
      </w:r>
    </w:p>
    <w:p w14:paraId="295279D1" w14:textId="77777777" w:rsidR="00EC08C2" w:rsidRDefault="00EC08C2" w:rsidP="00EC08C2"/>
    <w:p w14:paraId="43BA17C3" w14:textId="18B91504" w:rsidR="00F64495" w:rsidRDefault="00EC08C2" w:rsidP="0073706D">
      <w:r>
        <w:t xml:space="preserve">Our </w:t>
      </w:r>
      <w:r w:rsidR="00F64495">
        <w:t>raw input data consisted of RNA and protein counts. Protein counts can be fractional, because some peptide spectra cannot be uniquely mapped to a single protein</w:t>
      </w:r>
      <w:r w:rsidR="00C826DA">
        <w:t>, so they are equally divided amongst these proteins</w:t>
      </w:r>
      <w:r w:rsidR="00F64495">
        <w:t xml:space="preserve">. We rounded all protein counts to the nearest </w:t>
      </w:r>
      <w:r w:rsidR="0033763B">
        <w:t xml:space="preserve">integer </w:t>
      </w:r>
      <w:r w:rsidR="00F64495">
        <w:t xml:space="preserve">for subsequent analysis. We set the counts of all unobserved proteins to zero. </w:t>
      </w:r>
      <w:r w:rsidR="00FE68DE">
        <w:t>For RNA</w:t>
      </w:r>
      <w:r w:rsidR="00C826DA">
        <w:t xml:space="preserve">, we </w:t>
      </w:r>
      <w:r w:rsidR="00FE68DE">
        <w:t xml:space="preserve">only analyzed the counts of reads </w:t>
      </w:r>
      <w:r w:rsidR="00C826DA">
        <w:t xml:space="preserve">that overlapped annotated protein coding genes (mRNA counts). </w:t>
      </w:r>
      <w:r w:rsidR="00F64495">
        <w:t xml:space="preserve">Subsequently, all </w:t>
      </w:r>
      <w:r w:rsidR="005931D5">
        <w:t>m</w:t>
      </w:r>
      <w:r w:rsidR="00F64495">
        <w:t>RNA and protein counts were analyzed in the same manner.</w:t>
      </w:r>
    </w:p>
    <w:p w14:paraId="152CD44A" w14:textId="552E5C38" w:rsidR="00B72654" w:rsidRDefault="00F64495" w:rsidP="0073706D">
      <w:pPr>
        <w:rPr>
          <w:b/>
        </w:rPr>
      </w:pPr>
      <w:r>
        <w:rPr>
          <w:b/>
        </w:rPr>
        <w:t xml:space="preserve"> </w:t>
      </w:r>
    </w:p>
    <w:p w14:paraId="108BC23B" w14:textId="47B8523A" w:rsidR="00957C26" w:rsidRDefault="00F64495" w:rsidP="0073706D">
      <w:r>
        <w:t>We next performed quality control, by checking replicates of the same condition for consistency. For all pairs of replicate samples, we made histograms of the log-differences of RNA or protein counts. If the two sample</w:t>
      </w:r>
      <w:r w:rsidR="00CB1DA0">
        <w:t xml:space="preserve">s differ only by </w:t>
      </w:r>
      <w:r w:rsidR="00E2605C">
        <w:t xml:space="preserve">experimental </w:t>
      </w:r>
      <w:r w:rsidR="00CB1DA0">
        <w:t>noise, then the resulting</w:t>
      </w:r>
      <w:r>
        <w:t xml:space="preserve"> histogram should have a mode</w:t>
      </w:r>
      <w:r w:rsidR="00E2605C">
        <w:t xml:space="preserve"> at 0 and be approximately bell-</w:t>
      </w:r>
      <w:r>
        <w:t xml:space="preserve">shaped. </w:t>
      </w:r>
      <w:r w:rsidR="00E2605C">
        <w:t>If a sample consistently shows deviations from this expectation when compared to other samples, then there are likely systematic problems with this sample.</w:t>
      </w:r>
      <w:r w:rsidR="00DB7EBB">
        <w:t xml:space="preserve"> We tested the quality of our mRNA and protein samples by looking the similarity between samples collected in similar conditions but from different batches</w:t>
      </w:r>
      <w:r w:rsidR="0022078F">
        <w:t xml:space="preserve"> whenever possible</w:t>
      </w:r>
      <w:r w:rsidR="00AB5C64">
        <w:t>,</w:t>
      </w:r>
      <w:r w:rsidR="0022078F">
        <w:t xml:space="preserve"> i.e.</w:t>
      </w:r>
      <w:r w:rsidR="00AB5C64">
        <w:t>,</w:t>
      </w:r>
      <w:r w:rsidR="0022078F">
        <w:t xml:space="preserve"> whenever we have at least 3 replicates. O</w:t>
      </w:r>
      <w:r w:rsidR="00DB7EBB">
        <w:t xml:space="preserve">ut of </w:t>
      </w:r>
      <w:r w:rsidR="00DB7EBB" w:rsidRPr="00640049">
        <w:t xml:space="preserve">152 </w:t>
      </w:r>
      <w:r w:rsidR="00AB5C64">
        <w:t>m</w:t>
      </w:r>
      <w:r w:rsidR="00DB7EBB" w:rsidRPr="00640049">
        <w:t>RNA samples</w:t>
      </w:r>
      <w:r w:rsidR="00DB7EBB">
        <w:t xml:space="preserve"> </w:t>
      </w:r>
      <w:r w:rsidR="00AB5C64">
        <w:t>we found only two</w:t>
      </w:r>
      <w:r w:rsidR="00E95EF4">
        <w:t xml:space="preserve"> samples </w:t>
      </w:r>
      <w:r w:rsidR="002F26EF">
        <w:t>(</w:t>
      </w:r>
      <w:r w:rsidR="00AB5C64">
        <w:t>samples MURI_0</w:t>
      </w:r>
      <w:r w:rsidR="002F26EF">
        <w:t>9</w:t>
      </w:r>
      <w:r w:rsidR="00AB5C64">
        <w:t>1 and MURI_</w:t>
      </w:r>
      <w:r w:rsidR="002F26EF">
        <w:t>130</w:t>
      </w:r>
      <w:r w:rsidR="00AB5C64">
        <w:t>, Supplementary Table 1</w:t>
      </w:r>
      <w:r w:rsidR="002F26EF">
        <w:t xml:space="preserve">) </w:t>
      </w:r>
      <w:r w:rsidR="00AB5C64">
        <w:t xml:space="preserve">that seemed </w:t>
      </w:r>
      <w:r w:rsidR="005A46FB">
        <w:t xml:space="preserve">to </w:t>
      </w:r>
      <w:r w:rsidR="00E95EF4">
        <w:t>deviate</w:t>
      </w:r>
      <w:r w:rsidR="005A46FB">
        <w:t xml:space="preserve"> from </w:t>
      </w:r>
      <w:r w:rsidR="005E3DDE">
        <w:t>their biological replicas</w:t>
      </w:r>
      <w:r w:rsidR="00AB5C64">
        <w:t xml:space="preserve">. Among </w:t>
      </w:r>
      <w:r w:rsidR="00DB7EBB" w:rsidRPr="00640049">
        <w:t xml:space="preserve">105 protein </w:t>
      </w:r>
      <w:r w:rsidR="00DB7EBB">
        <w:t>samples</w:t>
      </w:r>
      <w:r w:rsidR="0022078F">
        <w:t xml:space="preserve"> </w:t>
      </w:r>
      <w:r w:rsidR="00AB5C64">
        <w:t xml:space="preserve">we found no </w:t>
      </w:r>
      <w:r w:rsidR="0022078F">
        <w:t xml:space="preserve">major deviation between biological </w:t>
      </w:r>
      <w:r w:rsidR="002F26EF">
        <w:t>replicas.</w:t>
      </w:r>
      <w:r w:rsidR="00DB7EBB">
        <w:t xml:space="preserve"> </w:t>
      </w:r>
      <w:r w:rsidR="00AB5C64">
        <w:t xml:space="preserve">Because of this broad consistency among all samples for the same growth conditions, we </w:t>
      </w:r>
      <w:r w:rsidR="00EC358B">
        <w:t xml:space="preserve">keep all samples for </w:t>
      </w:r>
      <w:r w:rsidR="00AB5C64">
        <w:t>subsequent analysis</w:t>
      </w:r>
      <w:r w:rsidR="00EC358B">
        <w:t>.</w:t>
      </w:r>
    </w:p>
    <w:p w14:paraId="5F3AB79A" w14:textId="77777777" w:rsidR="00810B87" w:rsidRDefault="00810B87" w:rsidP="0073706D"/>
    <w:p w14:paraId="3A2E1A09" w14:textId="263F61CE" w:rsidR="00DD62E5" w:rsidRDefault="00810B87" w:rsidP="0073706D">
      <w:r>
        <w:t xml:space="preserve">After </w:t>
      </w:r>
      <w:r w:rsidR="00E2605C">
        <w:t>quality control, we normalized read counts usin</w:t>
      </w:r>
      <w:r w:rsidR="005974B0">
        <w:t>g size-factors calculated via DE</w:t>
      </w:r>
      <w:r w:rsidR="00E2605C">
        <w:t>Seq</w:t>
      </w:r>
      <w:r w:rsidR="00AB583A">
        <w:t>2</w:t>
      </w:r>
      <w:r w:rsidR="00AB583A">
        <w:fldChar w:fldCharType="begin"/>
      </w:r>
      <w:r w:rsidR="00150EA6">
        <w:instrText xml:space="preserve"> ADDIN ZOTERO_ITEM CSL_CITATION {"citationID":"PDEfj90x","properties":{"formattedCitation":"{\\rtf \\super 15\\nosupersub{}}","plainCitation":"15"},"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AB583A">
        <w:fldChar w:fldCharType="separate"/>
      </w:r>
      <w:r w:rsidR="00150EA6" w:rsidRPr="0083485A">
        <w:rPr>
          <w:rFonts w:ascii="Calibri"/>
          <w:vertAlign w:val="superscript"/>
        </w:rPr>
        <w:t>15</w:t>
      </w:r>
      <w:r w:rsidR="00AB583A">
        <w:fldChar w:fldCharType="end"/>
      </w:r>
      <w:r w:rsidR="00E2605C">
        <w:t xml:space="preserve">. Because we had many </w:t>
      </w:r>
      <w:r w:rsidR="00AB5C64">
        <w:t>m</w:t>
      </w:r>
      <w:r w:rsidR="00E2605C">
        <w:t>RNAs and proteins with counts of zero at some condition, we added pseudo-counts of +1 to all counts before calc</w:t>
      </w:r>
      <w:r w:rsidR="007277AE">
        <w:t>ulating size factors. W</w:t>
      </w:r>
      <w:r w:rsidR="00E2605C">
        <w:t xml:space="preserve">e then used those size factors to normalize </w:t>
      </w:r>
      <w:r w:rsidR="00122B77">
        <w:t xml:space="preserve">the original </w:t>
      </w:r>
      <w:r w:rsidR="00E2605C">
        <w:t>raw counts (i.e., without pseudo-counts).</w:t>
      </w:r>
    </w:p>
    <w:p w14:paraId="3A369533" w14:textId="77777777" w:rsidR="00AB5C64" w:rsidRDefault="00AB5C64" w:rsidP="0073706D"/>
    <w:p w14:paraId="15A9B0BA" w14:textId="1B26ECC1" w:rsidR="00DD62E5" w:rsidRDefault="00D30269" w:rsidP="00DD62E5">
      <w:pPr>
        <w:pStyle w:val="Heading3"/>
      </w:pPr>
      <w:r>
        <w:t>Clustering</w:t>
      </w:r>
    </w:p>
    <w:p w14:paraId="4946E001" w14:textId="77777777" w:rsidR="00D30269" w:rsidRDefault="00D30269" w:rsidP="00D30269"/>
    <w:p w14:paraId="367C601C" w14:textId="04FA198E" w:rsidR="00ED7890" w:rsidRDefault="00ED7890" w:rsidP="00D30269">
      <w:r>
        <w:t>We clustered normal</w:t>
      </w:r>
      <w:r w:rsidR="005974B0">
        <w:t xml:space="preserve">ized </w:t>
      </w:r>
      <w:r w:rsidR="007733E9">
        <w:t xml:space="preserve">mRNA and protein </w:t>
      </w:r>
      <w:r w:rsidR="005974B0">
        <w:t>counts based on their Eucli</w:t>
      </w:r>
      <w:r>
        <w:t xml:space="preserve">dian distance, using the complete linkage method implemented in the </w:t>
      </w:r>
      <w:r w:rsidRPr="00ED7890">
        <w:rPr>
          <w:rFonts w:ascii="Courier" w:hAnsi="Courier"/>
        </w:rPr>
        <w:t>hclust</w:t>
      </w:r>
      <w:r>
        <w:t xml:space="preserve"> function in R</w:t>
      </w:r>
      <w:r w:rsidR="009B595C">
        <w:t>. This method d</w:t>
      </w:r>
      <w:r w:rsidR="009B595C" w:rsidRPr="009B595C">
        <w:t>efines the cluster dis</w:t>
      </w:r>
      <w:r w:rsidR="009B595C">
        <w:t>tance between two clusters as</w:t>
      </w:r>
      <w:r w:rsidR="009B595C" w:rsidRPr="009B595C">
        <w:t xml:space="preserve"> the maximum distance between their individual components</w:t>
      </w:r>
      <w:r w:rsidR="0070648D">
        <w:fldChar w:fldCharType="begin"/>
      </w:r>
      <w:r w:rsidR="00427DB6">
        <w:instrText xml:space="preserve"> ADDIN ZOTERO_ITEM CSL_CITATION {"citationID":"19ombrk65s","properties":{"formattedCitation":"{\\rtf \\super 32\\nosupersub{}}","plainCitation":"32"},"citationItems":[{"id":20,"uris":["http://zotero.org/users/local/FOPKHRFW/items/96735BC7"],"uri":["http://zotero.org/users/local/FOPKHRFW/items/96735BC7"],"itemData":{"id":20,"type":"article-journal","title":"An Overview on Clustering Methods","container-title":"arXiv:1205.1117 [cs]","source":"arXiv.org","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URL":"http://arxiv.org/abs/1205.1117","note":"arXiv: 1205.1117","author":[{"family":"Madhulatha","given":"T. Soni"}],"issued":{"date-parts":[["2012",5,5]]},"accessed":{"date-parts":[["2015",12,10]]}}}],"schema":"https://github.com/citation-style-language/schema/raw/master/csl-citation.json"} </w:instrText>
      </w:r>
      <w:r w:rsidR="0070648D">
        <w:fldChar w:fldCharType="separate"/>
      </w:r>
      <w:r w:rsidR="00427DB6" w:rsidRPr="00427DB6">
        <w:rPr>
          <w:rFonts w:ascii="Calibri"/>
          <w:vertAlign w:val="superscript"/>
        </w:rPr>
        <w:t>32</w:t>
      </w:r>
      <w:r w:rsidR="0070648D">
        <w:fldChar w:fldCharType="end"/>
      </w:r>
      <w:r w:rsidR="009B595C" w:rsidRPr="009B595C">
        <w:t xml:space="preserve">. At every stage of the clustering process, the two </w:t>
      </w:r>
      <w:r w:rsidR="0070648D">
        <w:t>closest</w:t>
      </w:r>
      <w:r>
        <w:t xml:space="preserve"> clusters are merged into the next bigger</w:t>
      </w:r>
      <w:r w:rsidR="009B595C" w:rsidRPr="009B595C">
        <w:t xml:space="preserve"> cluster. </w:t>
      </w:r>
      <w:r>
        <w:t xml:space="preserve">The final outcome of this process is a </w:t>
      </w:r>
      <w:r w:rsidR="00D72FF6">
        <w:t xml:space="preserve">dendogram that measures </w:t>
      </w:r>
      <w:r>
        <w:t xml:space="preserve">the </w:t>
      </w:r>
      <w:r w:rsidR="00D72FF6">
        <w:t>closeness of different samples</w:t>
      </w:r>
      <w:r>
        <w:t xml:space="preserve"> to each other.</w:t>
      </w:r>
    </w:p>
    <w:p w14:paraId="30D354AE" w14:textId="77777777" w:rsidR="00ED7890" w:rsidRDefault="00ED7890" w:rsidP="00D30269"/>
    <w:p w14:paraId="5B5A3F76" w14:textId="41E95FD6" w:rsidR="00D30269" w:rsidRDefault="00ED7890" w:rsidP="00D30269">
      <w:r>
        <w:t xml:space="preserve">To assess whether the clustering process </w:t>
      </w:r>
      <w:r w:rsidR="00C80BDE">
        <w:t>significantly grouped similar samples together, we employed a reshuffling test. For any category that we tested for significant clustering (e.g., carbon source, Na stress, or batch number), we calculated the mean cophenetic distance in the clustering dendogram between all pairs belonging to the</w:t>
      </w:r>
      <w:r>
        <w:t xml:space="preserve"> </w:t>
      </w:r>
      <w:r w:rsidR="00C80BDE">
        <w:t xml:space="preserve">same level of the categorical variable tested (e.g., same carbon source). We then repeatedly reshuffled the labeling within each category and recalculated the mean cophenetic distance each time. Finally, we calculated </w:t>
      </w:r>
      <w:r w:rsidR="00C80BDE" w:rsidRPr="00C80BDE">
        <w:rPr>
          <w:i/>
        </w:rPr>
        <w:t>z</w:t>
      </w:r>
      <w:r w:rsidR="00C80BDE">
        <w:t xml:space="preserve"> scores of the original cophenetic distance relative to the distribution of reshuffled values.</w:t>
      </w:r>
      <w:r w:rsidR="005B4126">
        <w:t xml:space="preserve"> </w:t>
      </w:r>
    </w:p>
    <w:p w14:paraId="6F70EC6A" w14:textId="77777777" w:rsidR="00311BC1" w:rsidRDefault="00311BC1" w:rsidP="00D30269"/>
    <w:p w14:paraId="518266B9" w14:textId="0456EEE5" w:rsidR="00315216" w:rsidRDefault="00DD4E2A" w:rsidP="00DD4E2A">
      <w:pPr>
        <w:pStyle w:val="Heading3"/>
      </w:pPr>
      <w:r>
        <w:t>Identifying differentially expressed genes</w:t>
      </w:r>
    </w:p>
    <w:p w14:paraId="31B9930D" w14:textId="77777777" w:rsidR="00DD4E2A" w:rsidRPr="00DD4E2A" w:rsidRDefault="00DD4E2A" w:rsidP="00DD4E2A"/>
    <w:p w14:paraId="12ABACBD" w14:textId="52003C58" w:rsidR="00315216" w:rsidRDefault="005974B0" w:rsidP="00315216">
      <w:r>
        <w:t>We used DE</w:t>
      </w:r>
      <w:r w:rsidR="002542F9">
        <w:t>Seq2</w:t>
      </w:r>
      <w:r w:rsidR="00AB583A">
        <w:fldChar w:fldCharType="begin"/>
      </w:r>
      <w:r w:rsidR="00150EA6">
        <w:instrText xml:space="preserve"> ADDIN ZOTERO_ITEM CSL_CITATION {"citationID":"0oI4oD4p","properties":{"formattedCitation":"{\\rtf \\super 15\\nosupersub{}}","plainCitation":"15"},"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AB583A">
        <w:fldChar w:fldCharType="separate"/>
      </w:r>
      <w:r w:rsidR="00150EA6" w:rsidRPr="0083485A">
        <w:rPr>
          <w:rFonts w:ascii="Calibri"/>
          <w:vertAlign w:val="superscript"/>
        </w:rPr>
        <w:t>15</w:t>
      </w:r>
      <w:r w:rsidR="00AB583A">
        <w:fldChar w:fldCharType="end"/>
      </w:r>
      <w:r w:rsidR="002542F9">
        <w:t xml:space="preserve"> to identify differentially expressed mRNAs and proteins across conditions. We used two reference conditions in our comparisons, one for exponential phase and one for stationary phase. The reference conditions always had glucose as carbon source and base </w:t>
      </w:r>
      <w:r w:rsidR="00AB5C64">
        <w:t>Na</w:t>
      </w:r>
      <w:r w:rsidR="00AB5C64" w:rsidRPr="00AC2FB8">
        <w:rPr>
          <w:vertAlign w:val="superscript"/>
        </w:rPr>
        <w:t>+</w:t>
      </w:r>
      <w:r w:rsidR="00AB5C64">
        <w:t xml:space="preserve"> </w:t>
      </w:r>
      <w:r w:rsidR="00460421">
        <w:t xml:space="preserve">and </w:t>
      </w:r>
      <w:r w:rsidR="00AB5C64">
        <w:t>Mg</w:t>
      </w:r>
      <w:r w:rsidR="00AB5C64" w:rsidRPr="00AC2FB8">
        <w:rPr>
          <w:vertAlign w:val="superscript"/>
        </w:rPr>
        <w:t>2+</w:t>
      </w:r>
      <w:r w:rsidR="00AB5C64">
        <w:t xml:space="preserve"> </w:t>
      </w:r>
      <w:r w:rsidR="00460421">
        <w:t xml:space="preserve">concentrations. </w:t>
      </w:r>
      <w:r w:rsidR="002542F9">
        <w:t>We did not compare exponential phase to stationary phase samples, since this</w:t>
      </w:r>
      <w:r w:rsidR="00FE78EA">
        <w:t xml:space="preserve"> comparison was done in depth previously</w:t>
      </w:r>
      <w:r w:rsidR="002542F9">
        <w:fldChar w:fldCharType="begin"/>
      </w:r>
      <w:r w:rsidR="00150EA6">
        <w:instrText xml:space="preserve"> ADDIN ZOTERO_ITEM CSL_CITATION {"citationID":"GerBkcZh","properties":{"formattedCitation":"{\\rtf \\super 10\\nosupersub{}}","plainCitation":"10"},"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002542F9">
        <w:fldChar w:fldCharType="separate"/>
      </w:r>
      <w:r w:rsidR="00150EA6" w:rsidRPr="0083485A">
        <w:rPr>
          <w:rFonts w:ascii="Calibri"/>
          <w:vertAlign w:val="superscript"/>
        </w:rPr>
        <w:t>10</w:t>
      </w:r>
      <w:r w:rsidR="002542F9">
        <w:fldChar w:fldCharType="end"/>
      </w:r>
      <w:r w:rsidR="002542F9">
        <w:t xml:space="preserve"> for samples grown on glucose and with base </w:t>
      </w:r>
      <w:r w:rsidR="00AB5C64">
        <w:t>Na</w:t>
      </w:r>
      <w:r w:rsidR="00AB5C64" w:rsidRPr="00AC2FB8">
        <w:rPr>
          <w:vertAlign w:val="superscript"/>
        </w:rPr>
        <w:t>+</w:t>
      </w:r>
      <w:r w:rsidR="00AB5C64">
        <w:t xml:space="preserve"> and Mg</w:t>
      </w:r>
      <w:r w:rsidR="00AB5C64" w:rsidRPr="00AC2FB8">
        <w:rPr>
          <w:vertAlign w:val="superscript"/>
        </w:rPr>
        <w:t>2+</w:t>
      </w:r>
      <w:r w:rsidR="00AB5C64">
        <w:t xml:space="preserve"> </w:t>
      </w:r>
      <w:r w:rsidR="002542F9">
        <w:t>concentrations.</w:t>
      </w:r>
    </w:p>
    <w:p w14:paraId="6BC63E9A" w14:textId="77777777" w:rsidR="00E825C7" w:rsidRDefault="00E825C7" w:rsidP="00315216"/>
    <w:p w14:paraId="7AEB109B" w14:textId="41C44C83" w:rsidR="00D81A7B" w:rsidRPr="00EF1638" w:rsidRDefault="00EF1638" w:rsidP="00D81A7B">
      <w:pPr>
        <w:rPr>
          <w:rFonts w:ascii="Courier New" w:hAnsi="Courier New" w:cs="Courier New"/>
          <w:sz w:val="22"/>
        </w:rPr>
      </w:pPr>
      <w:r>
        <w:t xml:space="preserve">We </w:t>
      </w:r>
      <w:r w:rsidR="00AB5C64">
        <w:t xml:space="preserve">corrected for possible batch effects by including batch number as a predictor variable in the </w:t>
      </w:r>
      <w:r w:rsidR="00E825C7">
        <w:t>design formula</w:t>
      </w:r>
      <w:r w:rsidR="00784F24">
        <w:t xml:space="preserve"> </w:t>
      </w:r>
      <w:r w:rsidR="00AB5C64">
        <w:t>of DE</w:t>
      </w:r>
      <w:r w:rsidR="00393FB7">
        <w:t>Seq2</w:t>
      </w:r>
      <w:r w:rsidR="00AB5C64">
        <w:t xml:space="preserve">. In general, our design formula was </w:t>
      </w:r>
      <w:r w:rsidR="00AB5C64" w:rsidRPr="00AB5C64">
        <w:rPr>
          <w:rFonts w:ascii="Courier" w:hAnsi="Courier"/>
        </w:rPr>
        <w:t>~ batch_number + variable_of_interest</w:t>
      </w:r>
      <w:r w:rsidR="00AB5C64">
        <w:t>, where</w:t>
      </w:r>
      <w:r w:rsidR="00393FB7">
        <w:t xml:space="preserve"> </w:t>
      </w:r>
      <w:r w:rsidR="00AB5C64" w:rsidRPr="00AB5C64">
        <w:rPr>
          <w:rFonts w:ascii="Courier" w:hAnsi="Courier"/>
        </w:rPr>
        <w:t>variable_of_interest</w:t>
      </w:r>
      <w:r w:rsidR="00AB5C64">
        <w:t xml:space="preserve"> was either a categorical variable </w:t>
      </w:r>
      <w:r w:rsidR="00B1332D">
        <w:t>representing the carbons source or growth phase (exponential or stationary) or a quantitative variable representing Na</w:t>
      </w:r>
      <w:r w:rsidR="00B1332D" w:rsidRPr="00AC2FB8">
        <w:rPr>
          <w:vertAlign w:val="superscript"/>
        </w:rPr>
        <w:t>+</w:t>
      </w:r>
      <w:r w:rsidR="00B1332D">
        <w:t xml:space="preserve"> level or </w:t>
      </w:r>
      <w:r w:rsidR="00AC2FB8">
        <w:t>Mg</w:t>
      </w:r>
      <w:r w:rsidR="00AC2FB8" w:rsidRPr="00AC2FB8">
        <w:rPr>
          <w:vertAlign w:val="superscript"/>
        </w:rPr>
        <w:t>2+</w:t>
      </w:r>
      <w:r w:rsidR="00AC2FB8">
        <w:t xml:space="preserve"> level</w:t>
      </w:r>
      <w:r w:rsidR="00D81A7B" w:rsidRPr="00D81A7B">
        <w:t>.</w:t>
      </w:r>
    </w:p>
    <w:p w14:paraId="33C6F7E1" w14:textId="77777777" w:rsidR="00460421" w:rsidRDefault="00460421" w:rsidP="00315216"/>
    <w:p w14:paraId="61FF31ED" w14:textId="723D7789" w:rsidR="0018344D" w:rsidRPr="00DD4E2A" w:rsidRDefault="00460421" w:rsidP="0018344D">
      <w:r>
        <w:t>We considered genes as differentially expressed between two conditions if their log</w:t>
      </w:r>
      <w:r w:rsidRPr="00460421">
        <w:rPr>
          <w:vertAlign w:val="subscript"/>
        </w:rPr>
        <w:t>2</w:t>
      </w:r>
      <w:r>
        <w:t xml:space="preserve"> fold change was &gt;</w:t>
      </w:r>
      <w:r w:rsidR="00B1332D">
        <w:t xml:space="preserve"> </w:t>
      </w:r>
      <w:r>
        <w:t xml:space="preserve">1 and their FDR-corrected </w:t>
      </w:r>
      <w:r w:rsidRPr="00460421">
        <w:rPr>
          <w:i/>
        </w:rPr>
        <w:t>P</w:t>
      </w:r>
      <w:r>
        <w:t xml:space="preserve"> value &lt;</w:t>
      </w:r>
      <w:r w:rsidR="00B1332D">
        <w:t xml:space="preserve"> </w:t>
      </w:r>
      <w:r>
        <w:t>0.05.</w:t>
      </w:r>
      <w:r w:rsidR="0018344D">
        <w:t xml:space="preserve"> </w:t>
      </w:r>
      <w:r w:rsidR="00DD4E2A">
        <w:t>We subsequently annotated differentiall</w:t>
      </w:r>
      <w:r w:rsidR="00377566">
        <w:t>y</w:t>
      </w:r>
      <w:r w:rsidR="00DD4E2A">
        <w:t xml:space="preserve"> expressed genes with DAVID</w:t>
      </w:r>
      <w:r w:rsidR="0018344D" w:rsidRPr="00DD4E2A">
        <w:fldChar w:fldCharType="begin"/>
      </w:r>
      <w:r w:rsidR="00150EA6">
        <w:instrText xml:space="preserve"> ADDIN ZOTERO_ITEM CSL_CITATION {"citationID":"l3iqINv8","properties":{"formattedCitation":"{\\rtf \\super 18\\nosupersub{}}","plainCitation":"18"},"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18344D" w:rsidRPr="00DD4E2A">
        <w:fldChar w:fldCharType="separate"/>
      </w:r>
      <w:r w:rsidR="00150EA6" w:rsidRPr="0083485A">
        <w:rPr>
          <w:rFonts w:ascii="Calibri"/>
          <w:vertAlign w:val="superscript"/>
        </w:rPr>
        <w:t>18</w:t>
      </w:r>
      <w:r w:rsidR="0018344D" w:rsidRPr="00DD4E2A">
        <w:fldChar w:fldCharType="end"/>
      </w:r>
      <w:r w:rsidR="005931D5">
        <w:t xml:space="preserve"> version 6.8 Beta released in May 2016. We considered</w:t>
      </w:r>
      <w:r w:rsidR="00DD4E2A" w:rsidRPr="00DD4E2A">
        <w:t xml:space="preserve"> both </w:t>
      </w:r>
      <w:r w:rsidR="0018344D" w:rsidRPr="00DD4E2A">
        <w:t>KEGG pathways</w:t>
      </w:r>
      <w:r w:rsidR="0018344D" w:rsidRPr="00DD4E2A">
        <w:fldChar w:fldCharType="begin"/>
      </w:r>
      <w:r w:rsidR="00150EA6">
        <w:instrText xml:space="preserve"> ADDIN ZOTERO_ITEM CSL_CITATION {"citationID":"X29iZdFY","properties":{"formattedCitation":"{\\rtf \\super 16\\nosupersub{}}","plainCitation":"16"},"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18344D" w:rsidRPr="00DD4E2A">
        <w:fldChar w:fldCharType="separate"/>
      </w:r>
      <w:r w:rsidR="00150EA6" w:rsidRPr="0083485A">
        <w:rPr>
          <w:rFonts w:ascii="Calibri"/>
          <w:vertAlign w:val="superscript"/>
        </w:rPr>
        <w:t>16</w:t>
      </w:r>
      <w:r w:rsidR="0018344D" w:rsidRPr="00DD4E2A">
        <w:fldChar w:fldCharType="end"/>
      </w:r>
      <w:r w:rsidR="00DD4E2A" w:rsidRPr="00DD4E2A">
        <w:t xml:space="preserve"> and</w:t>
      </w:r>
      <w:r w:rsidR="0018344D" w:rsidRPr="00DD4E2A">
        <w:t xml:space="preserve"> GO annotations</w:t>
      </w:r>
      <w:r w:rsidR="0018344D" w:rsidRPr="00DD4E2A">
        <w:fldChar w:fldCharType="begin"/>
      </w:r>
      <w:r w:rsidR="00150EA6">
        <w:instrText xml:space="preserve"> ADDIN ZOTERO_ITEM CSL_CITATION {"citationID":"E8EhQkPD","properties":{"formattedCitation":"{\\rtf \\super 17\\nosupersub{}}","plainCitation":"17"},"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18344D" w:rsidRPr="00DD4E2A">
        <w:fldChar w:fldCharType="separate"/>
      </w:r>
      <w:r w:rsidR="00150EA6" w:rsidRPr="0083485A">
        <w:rPr>
          <w:rFonts w:ascii="Calibri"/>
          <w:vertAlign w:val="superscript"/>
        </w:rPr>
        <w:t>17</w:t>
      </w:r>
      <w:r w:rsidR="0018344D" w:rsidRPr="00DD4E2A">
        <w:fldChar w:fldCharType="end"/>
      </w:r>
      <w:r w:rsidR="0018344D" w:rsidRPr="00DD4E2A">
        <w:t>.</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4468D107" w14:textId="1D5D6E39" w:rsidR="00B1332D" w:rsidRDefault="005346B9" w:rsidP="00315216">
      <w:pPr>
        <w:rPr>
          <w:highlight w:val="yellow"/>
        </w:rPr>
      </w:pPr>
      <w:r>
        <w:t xml:space="preserve">All statistical analyses were performed in R. The relevant R scripts and processed data are available on github: </w:t>
      </w:r>
      <w:hyperlink r:id="rId13" w:history="1">
        <w:r w:rsidR="00B1332D" w:rsidRPr="003B22C5">
          <w:rPr>
            <w:rStyle w:val="Hyperlink"/>
          </w:rPr>
          <w:t>https://github.com/umutcaglar/ecoli_multiple_growth_conditions</w:t>
        </w:r>
      </w:hyperlink>
    </w:p>
    <w:p w14:paraId="2B0FCDA7" w14:textId="6356079E" w:rsidR="001D240C" w:rsidRDefault="005346B9" w:rsidP="001D240C">
      <w:r w:rsidRPr="00B1332D">
        <w:rPr>
          <w:color w:val="FF0000"/>
        </w:rPr>
        <w:t xml:space="preserve">Raw RNA reads and peptide spectra are </w:t>
      </w:r>
      <w:r w:rsidR="00B1332D" w:rsidRPr="00B1332D">
        <w:rPr>
          <w:color w:val="FF0000"/>
        </w:rPr>
        <w:t>being submitted to the appropriate repositories.</w:t>
      </w:r>
    </w:p>
    <w:p w14:paraId="1F990734" w14:textId="7FCE5E97" w:rsidR="001D240C" w:rsidRDefault="001D240C" w:rsidP="00315216">
      <w:pPr>
        <w:pStyle w:val="Heading2"/>
      </w:pPr>
      <w:r>
        <w:t>Acknowledgments</w:t>
      </w:r>
    </w:p>
    <w:p w14:paraId="4CB6119C" w14:textId="113CC4C9" w:rsidR="001D240C" w:rsidRDefault="001D240C" w:rsidP="001D240C">
      <w:r>
        <w:t xml:space="preserve">This study was funded by </w:t>
      </w:r>
      <w:r w:rsidRPr="001D240C">
        <w:t>Army Research Office (ARO,</w:t>
      </w:r>
      <w:hyperlink r:id="rId14" w:history="1">
        <w:r w:rsidRPr="001D240C">
          <w:rPr>
            <w:rStyle w:val="Hyperlink"/>
          </w:rPr>
          <w:t>http://www.arl.army.mil/</w:t>
        </w:r>
      </w:hyperlink>
      <w:r w:rsidRPr="001D240C">
        <w:t>) grant W911NF-12-1-0390</w:t>
      </w:r>
      <w:r>
        <w:t xml:space="preserve"> to CJM, EMM, JEB, and COW. </w:t>
      </w:r>
      <w:r w:rsidRPr="001D240C">
        <w:t>EMM also acknowledges support from the NIH (DP1 OD009572) and Welch Foundation (F1515)</w:t>
      </w:r>
      <w:r>
        <w:t>. COW also acknowledges support from the NIH (</w:t>
      </w:r>
      <w:r w:rsidRPr="001D240C">
        <w:t>R01 GM08</w:t>
      </w:r>
      <w:r>
        <w:t>8344,</w:t>
      </w:r>
      <w:r w:rsidRPr="001D240C">
        <w:t xml:space="preserve"> R01 AI120560</w:t>
      </w:r>
      <w:r>
        <w:t>) and the NSF (</w:t>
      </w:r>
      <w:r w:rsidRPr="001D240C">
        <w:t>Coopera</w:t>
      </w:r>
      <w:r>
        <w:t xml:space="preserve">tive agreement no. DBI-0939454, </w:t>
      </w:r>
      <w:r w:rsidRPr="001D240C">
        <w:t>BEACON Center</w:t>
      </w:r>
      <w:r>
        <w:t xml:space="preserve">). </w:t>
      </w:r>
      <w:r w:rsidRPr="001D240C">
        <w:t>The Texas Advanced Computing Center (TACC) at The University of Texas at Austin provided high-performance computing resources.</w:t>
      </w:r>
    </w:p>
    <w:p w14:paraId="5F0E86DB" w14:textId="2D509A84" w:rsidR="00315216" w:rsidRPr="00315216" w:rsidRDefault="00315216" w:rsidP="00315216">
      <w:pPr>
        <w:pStyle w:val="Heading2"/>
      </w:pPr>
      <w:commentRangeStart w:id="2"/>
      <w:r>
        <w:t>References</w:t>
      </w:r>
      <w:commentRangeEnd w:id="2"/>
      <w:r w:rsidR="009923DA">
        <w:rPr>
          <w:rStyle w:val="CommentReference"/>
          <w:rFonts w:eastAsiaTheme="minorEastAsia" w:cstheme="minorBidi"/>
          <w:b w:val="0"/>
          <w:bCs w:val="0"/>
          <w:color w:val="auto"/>
        </w:rPr>
        <w:commentReference w:id="2"/>
      </w:r>
    </w:p>
    <w:p w14:paraId="66199241" w14:textId="77777777" w:rsidR="00AA7938" w:rsidRPr="00AA7938" w:rsidRDefault="00FD014C" w:rsidP="00AA7938">
      <w:pPr>
        <w:pStyle w:val="Bibliography"/>
        <w:rPr>
          <w:rFonts w:ascii="Calibri"/>
        </w:rPr>
      </w:pPr>
      <w:r>
        <w:fldChar w:fldCharType="begin"/>
      </w:r>
      <w:r w:rsidR="00AA7938">
        <w:instrText xml:space="preserve"> ADDIN ZOTERO_BIBL {"custom":[]} CSL_BIBLIOGRAPHY </w:instrText>
      </w:r>
      <w:r>
        <w:fldChar w:fldCharType="separate"/>
      </w:r>
      <w:r w:rsidR="00AA7938" w:rsidRPr="00AA7938">
        <w:rPr>
          <w:rFonts w:ascii="Calibri"/>
        </w:rPr>
        <w:t>1.</w:t>
      </w:r>
      <w:r w:rsidR="00AA7938" w:rsidRPr="00AA7938">
        <w:rPr>
          <w:rFonts w:ascii="Calibri"/>
        </w:rPr>
        <w:tab/>
        <w:t xml:space="preserve">Botstein, D. &amp; Risch, N. Discovering genotypes underlying human phenotypes: past successes for mendelian disease, future approaches for complex disease. </w:t>
      </w:r>
      <w:r w:rsidR="00AA7938" w:rsidRPr="00AA7938">
        <w:rPr>
          <w:rFonts w:ascii="Calibri"/>
          <w:i/>
          <w:iCs/>
        </w:rPr>
        <w:t>Nat. Genet.</w:t>
      </w:r>
      <w:r w:rsidR="00AA7938" w:rsidRPr="00AA7938">
        <w:rPr>
          <w:rFonts w:ascii="Calibri"/>
        </w:rPr>
        <w:t xml:space="preserve"> </w:t>
      </w:r>
      <w:r w:rsidR="00AA7938" w:rsidRPr="00AA7938">
        <w:rPr>
          <w:rFonts w:ascii="Calibri"/>
          <w:b/>
          <w:bCs/>
        </w:rPr>
        <w:t>33,</w:t>
      </w:r>
      <w:r w:rsidR="00AA7938" w:rsidRPr="00AA7938">
        <w:rPr>
          <w:rFonts w:ascii="Calibri"/>
        </w:rPr>
        <w:t xml:space="preserve"> 228–237 (2003).</w:t>
      </w:r>
    </w:p>
    <w:p w14:paraId="7E0CA246" w14:textId="77777777" w:rsidR="00AA7938" w:rsidRPr="00AA7938" w:rsidRDefault="00AA7938" w:rsidP="00AA7938">
      <w:pPr>
        <w:pStyle w:val="Bibliography"/>
        <w:rPr>
          <w:rFonts w:ascii="Calibri"/>
        </w:rPr>
      </w:pPr>
      <w:r w:rsidRPr="00AA7938">
        <w:rPr>
          <w:rFonts w:ascii="Calibri"/>
        </w:rPr>
        <w:t>2.</w:t>
      </w:r>
      <w:r w:rsidRPr="00AA7938">
        <w:rPr>
          <w:rFonts w:ascii="Calibri"/>
        </w:rPr>
        <w:tab/>
        <w:t xml:space="preserve">Zhang, W., Li, F. &amp; Nie, L. Integrating multiple ‘omics’ analysis for microbial biology: application and methodologies. </w:t>
      </w:r>
      <w:r w:rsidRPr="00AA7938">
        <w:rPr>
          <w:rFonts w:ascii="Calibri"/>
          <w:i/>
          <w:iCs/>
        </w:rPr>
        <w:t>Microbiology</w:t>
      </w:r>
      <w:r w:rsidRPr="00AA7938">
        <w:rPr>
          <w:rFonts w:ascii="Calibri"/>
        </w:rPr>
        <w:t xml:space="preserve"> </w:t>
      </w:r>
      <w:r w:rsidRPr="00AA7938">
        <w:rPr>
          <w:rFonts w:ascii="Calibri"/>
          <w:b/>
          <w:bCs/>
        </w:rPr>
        <w:t>156,</w:t>
      </w:r>
      <w:r w:rsidRPr="00AA7938">
        <w:rPr>
          <w:rFonts w:ascii="Calibri"/>
        </w:rPr>
        <w:t xml:space="preserve"> 287–301 (2010).</w:t>
      </w:r>
    </w:p>
    <w:p w14:paraId="45BA4F64" w14:textId="77777777" w:rsidR="00AA7938" w:rsidRPr="00AA7938" w:rsidRDefault="00AA7938" w:rsidP="00AA7938">
      <w:pPr>
        <w:pStyle w:val="Bibliography"/>
        <w:rPr>
          <w:rFonts w:ascii="Calibri"/>
        </w:rPr>
      </w:pPr>
      <w:r w:rsidRPr="00AA7938">
        <w:rPr>
          <w:rFonts w:ascii="Calibri"/>
        </w:rPr>
        <w:t>3.</w:t>
      </w:r>
      <w:r w:rsidRPr="00AA7938">
        <w:rPr>
          <w:rFonts w:ascii="Calibri"/>
        </w:rPr>
        <w:tab/>
        <w:t xml:space="preserve">Joyce, A. R. &amp; Palsson, B. Ø. The model organism as a system: integrating ‘omics’ data sets. </w:t>
      </w:r>
      <w:r w:rsidRPr="00AA7938">
        <w:rPr>
          <w:rFonts w:ascii="Calibri"/>
          <w:i/>
          <w:iCs/>
        </w:rPr>
        <w:t>Nat. Rev. Mol. Cell Biol.</w:t>
      </w:r>
      <w:r w:rsidRPr="00AA7938">
        <w:rPr>
          <w:rFonts w:ascii="Calibri"/>
        </w:rPr>
        <w:t xml:space="preserve"> </w:t>
      </w:r>
      <w:r w:rsidRPr="00AA7938">
        <w:rPr>
          <w:rFonts w:ascii="Calibri"/>
          <w:b/>
          <w:bCs/>
        </w:rPr>
        <w:t>7,</w:t>
      </w:r>
      <w:r w:rsidRPr="00AA7938">
        <w:rPr>
          <w:rFonts w:ascii="Calibri"/>
        </w:rPr>
        <w:t xml:space="preserve"> 198–210 (2006).</w:t>
      </w:r>
    </w:p>
    <w:p w14:paraId="178481D4" w14:textId="77777777" w:rsidR="00AA7938" w:rsidRPr="00AA7938" w:rsidRDefault="00AA7938" w:rsidP="00AA7938">
      <w:pPr>
        <w:pStyle w:val="Bibliography"/>
        <w:rPr>
          <w:rFonts w:ascii="Calibri"/>
        </w:rPr>
      </w:pPr>
      <w:r w:rsidRPr="00AA7938">
        <w:rPr>
          <w:rFonts w:ascii="Calibri"/>
        </w:rPr>
        <w:t>4.</w:t>
      </w:r>
      <w:r w:rsidRPr="00AA7938">
        <w:rPr>
          <w:rFonts w:ascii="Calibri"/>
        </w:rPr>
        <w:tab/>
        <w:t xml:space="preserve">Ideker, T. </w:t>
      </w:r>
      <w:r w:rsidRPr="00AA7938">
        <w:rPr>
          <w:rFonts w:ascii="Calibri"/>
          <w:i/>
          <w:iCs/>
        </w:rPr>
        <w:t>et al.</w:t>
      </w:r>
      <w:r w:rsidRPr="00AA7938">
        <w:rPr>
          <w:rFonts w:ascii="Calibri"/>
        </w:rPr>
        <w:t xml:space="preserve"> Integrated Genomic and Proteomic Analyses of a Systematically Perturbed Metabolic Network. </w:t>
      </w:r>
      <w:r w:rsidRPr="00AA7938">
        <w:rPr>
          <w:rFonts w:ascii="Calibri"/>
          <w:i/>
          <w:iCs/>
        </w:rPr>
        <w:t>Science</w:t>
      </w:r>
      <w:r w:rsidRPr="00AA7938">
        <w:rPr>
          <w:rFonts w:ascii="Calibri"/>
        </w:rPr>
        <w:t xml:space="preserve"> </w:t>
      </w:r>
      <w:r w:rsidRPr="00AA7938">
        <w:rPr>
          <w:rFonts w:ascii="Calibri"/>
          <w:b/>
          <w:bCs/>
        </w:rPr>
        <w:t>292,</w:t>
      </w:r>
      <w:r w:rsidRPr="00AA7938">
        <w:rPr>
          <w:rFonts w:ascii="Calibri"/>
        </w:rPr>
        <w:t xml:space="preserve"> 929–934 (2001).</w:t>
      </w:r>
    </w:p>
    <w:p w14:paraId="517554F7" w14:textId="77777777" w:rsidR="00AA7938" w:rsidRPr="00AA7938" w:rsidRDefault="00AA7938" w:rsidP="00AA7938">
      <w:pPr>
        <w:pStyle w:val="Bibliography"/>
        <w:rPr>
          <w:rFonts w:ascii="Calibri"/>
        </w:rPr>
      </w:pPr>
      <w:r w:rsidRPr="00AA7938">
        <w:rPr>
          <w:rFonts w:ascii="Calibri"/>
        </w:rPr>
        <w:t>5.</w:t>
      </w:r>
      <w:r w:rsidRPr="00AA7938">
        <w:rPr>
          <w:rFonts w:ascii="Calibri"/>
        </w:rPr>
        <w:tab/>
        <w:t xml:space="preserve">Vogel, C. &amp; Marcotte, E. M. Insights into the regulation of protein abundance from proteomic and transcriptomic analyses. </w:t>
      </w:r>
      <w:r w:rsidRPr="00AA7938">
        <w:rPr>
          <w:rFonts w:ascii="Calibri"/>
          <w:i/>
          <w:iCs/>
        </w:rPr>
        <w:t>Nat. Rev. Genet.</w:t>
      </w:r>
      <w:r w:rsidRPr="00AA7938">
        <w:rPr>
          <w:rFonts w:ascii="Calibri"/>
        </w:rPr>
        <w:t xml:space="preserve"> </w:t>
      </w:r>
      <w:r w:rsidRPr="00AA7938">
        <w:rPr>
          <w:rFonts w:ascii="Calibri"/>
          <w:b/>
          <w:bCs/>
        </w:rPr>
        <w:t>13,</w:t>
      </w:r>
      <w:r w:rsidRPr="00AA7938">
        <w:rPr>
          <w:rFonts w:ascii="Calibri"/>
        </w:rPr>
        <w:t xml:space="preserve"> 227–232 (2012).</w:t>
      </w:r>
    </w:p>
    <w:p w14:paraId="1D49755A" w14:textId="77777777" w:rsidR="00AA7938" w:rsidRPr="00AA7938" w:rsidRDefault="00AA7938" w:rsidP="00AA7938">
      <w:pPr>
        <w:pStyle w:val="Bibliography"/>
        <w:rPr>
          <w:rFonts w:ascii="Calibri"/>
        </w:rPr>
      </w:pPr>
      <w:r w:rsidRPr="00AA7938">
        <w:rPr>
          <w:rFonts w:ascii="Calibri"/>
        </w:rPr>
        <w:t>6.</w:t>
      </w:r>
      <w:r w:rsidRPr="00AA7938">
        <w:rPr>
          <w:rFonts w:ascii="Calibri"/>
        </w:rPr>
        <w:tab/>
        <w:t xml:space="preserve">Lee, S. Y. High cell-density culture of Escherichia coli. </w:t>
      </w:r>
      <w:r w:rsidRPr="00AA7938">
        <w:rPr>
          <w:rFonts w:ascii="Calibri"/>
          <w:i/>
          <w:iCs/>
        </w:rPr>
        <w:t>Trends Biotechnol.</w:t>
      </w:r>
      <w:r w:rsidRPr="00AA7938">
        <w:rPr>
          <w:rFonts w:ascii="Calibri"/>
        </w:rPr>
        <w:t xml:space="preserve"> </w:t>
      </w:r>
      <w:r w:rsidRPr="00AA7938">
        <w:rPr>
          <w:rFonts w:ascii="Calibri"/>
          <w:b/>
          <w:bCs/>
        </w:rPr>
        <w:t>14,</w:t>
      </w:r>
      <w:r w:rsidRPr="00AA7938">
        <w:rPr>
          <w:rFonts w:ascii="Calibri"/>
        </w:rPr>
        <w:t xml:space="preserve"> 98–105 (1996).</w:t>
      </w:r>
    </w:p>
    <w:p w14:paraId="2627CD92" w14:textId="77777777" w:rsidR="00AA7938" w:rsidRPr="00AA7938" w:rsidRDefault="00AA7938" w:rsidP="00AA7938">
      <w:pPr>
        <w:pStyle w:val="Bibliography"/>
        <w:rPr>
          <w:rFonts w:ascii="Calibri"/>
        </w:rPr>
      </w:pPr>
      <w:r w:rsidRPr="00AA7938">
        <w:rPr>
          <w:rFonts w:ascii="Calibri"/>
        </w:rPr>
        <w:t>7.</w:t>
      </w:r>
      <w:r w:rsidRPr="00AA7938">
        <w:rPr>
          <w:rFonts w:ascii="Calibri"/>
        </w:rPr>
        <w:tab/>
        <w:t xml:space="preserve">Blattner, F. R. </w:t>
      </w:r>
      <w:r w:rsidRPr="00AA7938">
        <w:rPr>
          <w:rFonts w:ascii="Calibri"/>
          <w:i/>
          <w:iCs/>
        </w:rPr>
        <w:t>et al.</w:t>
      </w:r>
      <w:r w:rsidRPr="00AA7938">
        <w:rPr>
          <w:rFonts w:ascii="Calibri"/>
        </w:rPr>
        <w:t xml:space="preserve"> The Complete Genome Sequence of Escherichia coli K-12. </w:t>
      </w:r>
      <w:r w:rsidRPr="00AA7938">
        <w:rPr>
          <w:rFonts w:ascii="Calibri"/>
          <w:i/>
          <w:iCs/>
        </w:rPr>
        <w:t>Science</w:t>
      </w:r>
      <w:r w:rsidRPr="00AA7938">
        <w:rPr>
          <w:rFonts w:ascii="Calibri"/>
        </w:rPr>
        <w:t xml:space="preserve"> </w:t>
      </w:r>
      <w:r w:rsidRPr="00AA7938">
        <w:rPr>
          <w:rFonts w:ascii="Calibri"/>
          <w:b/>
          <w:bCs/>
        </w:rPr>
        <w:t>277,</w:t>
      </w:r>
      <w:r w:rsidRPr="00AA7938">
        <w:rPr>
          <w:rFonts w:ascii="Calibri"/>
        </w:rPr>
        <w:t xml:space="preserve"> 1453–1462 (1997).</w:t>
      </w:r>
    </w:p>
    <w:p w14:paraId="600625A4" w14:textId="77777777" w:rsidR="00AA7938" w:rsidRPr="00AA7938" w:rsidRDefault="00AA7938" w:rsidP="00AA7938">
      <w:pPr>
        <w:pStyle w:val="Bibliography"/>
        <w:rPr>
          <w:rFonts w:ascii="Calibri"/>
        </w:rPr>
      </w:pPr>
      <w:r w:rsidRPr="00AA7938">
        <w:rPr>
          <w:rFonts w:ascii="Calibri"/>
        </w:rPr>
        <w:t>8.</w:t>
      </w:r>
      <w:r w:rsidRPr="00AA7938">
        <w:rPr>
          <w:rFonts w:ascii="Calibri"/>
        </w:rPr>
        <w:tab/>
        <w:t xml:space="preserve">Yoon, S. H., Han, M.-J., Lee, S. Y., Jeong, K. J. &amp; Yoo, J.-S. Combined transcriptome and proteome analysis of Escherichia coli during high cell density culture. </w:t>
      </w:r>
      <w:r w:rsidRPr="00AA7938">
        <w:rPr>
          <w:rFonts w:ascii="Calibri"/>
          <w:i/>
          <w:iCs/>
        </w:rPr>
        <w:t>Biotechnol. Bioeng.</w:t>
      </w:r>
      <w:r w:rsidRPr="00AA7938">
        <w:rPr>
          <w:rFonts w:ascii="Calibri"/>
        </w:rPr>
        <w:t xml:space="preserve"> </w:t>
      </w:r>
      <w:r w:rsidRPr="00AA7938">
        <w:rPr>
          <w:rFonts w:ascii="Calibri"/>
          <w:b/>
          <w:bCs/>
        </w:rPr>
        <w:t>81,</w:t>
      </w:r>
      <w:r w:rsidRPr="00AA7938">
        <w:rPr>
          <w:rFonts w:ascii="Calibri"/>
        </w:rPr>
        <w:t xml:space="preserve"> 753–767 (2003).</w:t>
      </w:r>
    </w:p>
    <w:p w14:paraId="66DEE8FB" w14:textId="77777777" w:rsidR="00AA7938" w:rsidRPr="00AA7938" w:rsidRDefault="00AA7938" w:rsidP="00AA7938">
      <w:pPr>
        <w:pStyle w:val="Bibliography"/>
        <w:rPr>
          <w:rFonts w:ascii="Calibri"/>
        </w:rPr>
      </w:pPr>
      <w:r w:rsidRPr="00AA7938">
        <w:rPr>
          <w:rFonts w:ascii="Calibri"/>
        </w:rPr>
        <w:t>9.</w:t>
      </w:r>
      <w:r w:rsidRPr="00AA7938">
        <w:rPr>
          <w:rFonts w:ascii="Calibri"/>
        </w:rPr>
        <w:tab/>
        <w:t xml:space="preserve">Gadgil, M., Kapur, V. &amp; Hu, W.-S. Transcriptional response of Escherichia coli to temperature shift. </w:t>
      </w:r>
      <w:r w:rsidRPr="00AA7938">
        <w:rPr>
          <w:rFonts w:ascii="Calibri"/>
          <w:i/>
          <w:iCs/>
        </w:rPr>
        <w:t>Biotechnol. Prog.</w:t>
      </w:r>
      <w:r w:rsidRPr="00AA7938">
        <w:rPr>
          <w:rFonts w:ascii="Calibri"/>
        </w:rPr>
        <w:t xml:space="preserve"> </w:t>
      </w:r>
      <w:r w:rsidRPr="00AA7938">
        <w:rPr>
          <w:rFonts w:ascii="Calibri"/>
          <w:b/>
          <w:bCs/>
        </w:rPr>
        <w:t>21,</w:t>
      </w:r>
      <w:r w:rsidRPr="00AA7938">
        <w:rPr>
          <w:rFonts w:ascii="Calibri"/>
        </w:rPr>
        <w:t xml:space="preserve"> 689–699 (2005).</w:t>
      </w:r>
    </w:p>
    <w:p w14:paraId="109CCE50" w14:textId="77777777" w:rsidR="00AA7938" w:rsidRPr="00AA7938" w:rsidRDefault="00AA7938" w:rsidP="00AA7938">
      <w:pPr>
        <w:pStyle w:val="Bibliography"/>
        <w:rPr>
          <w:rFonts w:ascii="Calibri"/>
        </w:rPr>
      </w:pPr>
      <w:r w:rsidRPr="00AA7938">
        <w:rPr>
          <w:rFonts w:ascii="Calibri"/>
        </w:rPr>
        <w:t>10.</w:t>
      </w:r>
      <w:r w:rsidRPr="00AA7938">
        <w:rPr>
          <w:rFonts w:ascii="Calibri"/>
        </w:rPr>
        <w:tab/>
        <w:t xml:space="preserve">Houser, J. R. </w:t>
      </w:r>
      <w:r w:rsidRPr="00AA7938">
        <w:rPr>
          <w:rFonts w:ascii="Calibri"/>
          <w:i/>
          <w:iCs/>
        </w:rPr>
        <w:t>et al.</w:t>
      </w:r>
      <w:r w:rsidRPr="00AA7938">
        <w:rPr>
          <w:rFonts w:ascii="Calibri"/>
        </w:rPr>
        <w:t xml:space="preserve"> Controlled Measurement and Comparative Analysis of Cellular Components in E. coli Reveals Broad Regulatory Changes in Response to Glucose Starvation. </w:t>
      </w:r>
      <w:r w:rsidRPr="00AA7938">
        <w:rPr>
          <w:rFonts w:ascii="Calibri"/>
          <w:i/>
          <w:iCs/>
        </w:rPr>
        <w:t>PLoS Comput. Biol.</w:t>
      </w:r>
      <w:r w:rsidRPr="00AA7938">
        <w:rPr>
          <w:rFonts w:ascii="Calibri"/>
        </w:rPr>
        <w:t xml:space="preserve"> </w:t>
      </w:r>
      <w:r w:rsidRPr="00AA7938">
        <w:rPr>
          <w:rFonts w:ascii="Calibri"/>
          <w:b/>
          <w:bCs/>
        </w:rPr>
        <w:t>11,</w:t>
      </w:r>
      <w:r w:rsidRPr="00AA7938">
        <w:rPr>
          <w:rFonts w:ascii="Calibri"/>
        </w:rPr>
        <w:t xml:space="preserve"> (2015).</w:t>
      </w:r>
    </w:p>
    <w:p w14:paraId="6AA38077" w14:textId="77777777" w:rsidR="00AA7938" w:rsidRPr="00AA7938" w:rsidRDefault="00AA7938" w:rsidP="00AA7938">
      <w:pPr>
        <w:pStyle w:val="Bibliography"/>
        <w:rPr>
          <w:rFonts w:ascii="Calibri"/>
        </w:rPr>
      </w:pPr>
      <w:r w:rsidRPr="00AA7938">
        <w:rPr>
          <w:rFonts w:ascii="Calibri"/>
        </w:rPr>
        <w:t>11.</w:t>
      </w:r>
      <w:r w:rsidRPr="00AA7938">
        <w:rPr>
          <w:rFonts w:ascii="Calibri"/>
        </w:rPr>
        <w:tab/>
        <w:t xml:space="preserve">Soufi, B., Krug, K., Harst, A. &amp; Macek, B. Characterization of the E. coli proteome and its modifications during growth and ethanol stress. </w:t>
      </w:r>
      <w:r w:rsidRPr="00AA7938">
        <w:rPr>
          <w:rFonts w:ascii="Calibri"/>
          <w:i/>
          <w:iCs/>
        </w:rPr>
        <w:t>Front. Microbiol.</w:t>
      </w:r>
      <w:r w:rsidRPr="00AA7938">
        <w:rPr>
          <w:rFonts w:ascii="Calibri"/>
        </w:rPr>
        <w:t xml:space="preserve"> </w:t>
      </w:r>
      <w:r w:rsidRPr="00AA7938">
        <w:rPr>
          <w:rFonts w:ascii="Calibri"/>
          <w:b/>
          <w:bCs/>
        </w:rPr>
        <w:t>6,</w:t>
      </w:r>
      <w:r w:rsidRPr="00AA7938">
        <w:rPr>
          <w:rFonts w:ascii="Calibri"/>
        </w:rPr>
        <w:t xml:space="preserve"> (2015).</w:t>
      </w:r>
    </w:p>
    <w:p w14:paraId="1D845848" w14:textId="77777777" w:rsidR="00AA7938" w:rsidRPr="00AA7938" w:rsidRDefault="00AA7938" w:rsidP="00AA7938">
      <w:pPr>
        <w:pStyle w:val="Bibliography"/>
        <w:rPr>
          <w:rFonts w:ascii="Calibri"/>
        </w:rPr>
      </w:pPr>
      <w:r w:rsidRPr="00AA7938">
        <w:rPr>
          <w:rFonts w:ascii="Calibri"/>
        </w:rPr>
        <w:t>12.</w:t>
      </w:r>
      <w:r w:rsidRPr="00AA7938">
        <w:rPr>
          <w:rFonts w:ascii="Calibri"/>
        </w:rPr>
        <w:tab/>
        <w:t xml:space="preserve">Schmidt, A. </w:t>
      </w:r>
      <w:r w:rsidRPr="00AA7938">
        <w:rPr>
          <w:rFonts w:ascii="Calibri"/>
          <w:i/>
          <w:iCs/>
        </w:rPr>
        <w:t>et al.</w:t>
      </w:r>
      <w:r w:rsidRPr="00AA7938">
        <w:rPr>
          <w:rFonts w:ascii="Calibri"/>
        </w:rPr>
        <w:t xml:space="preserve"> The quantitative and condition-dependent Escherichia coli proteome. </w:t>
      </w:r>
      <w:r w:rsidRPr="00AA7938">
        <w:rPr>
          <w:rFonts w:ascii="Calibri"/>
          <w:i/>
          <w:iCs/>
        </w:rPr>
        <w:t>Nat. Biotechnol.</w:t>
      </w:r>
      <w:r w:rsidRPr="00AA7938">
        <w:rPr>
          <w:rFonts w:ascii="Calibri"/>
        </w:rPr>
        <w:t xml:space="preserve"> </w:t>
      </w:r>
      <w:r w:rsidRPr="00AA7938">
        <w:rPr>
          <w:rFonts w:ascii="Calibri"/>
          <w:b/>
          <w:bCs/>
        </w:rPr>
        <w:t>advance online publication,</w:t>
      </w:r>
      <w:r w:rsidRPr="00AA7938">
        <w:rPr>
          <w:rFonts w:ascii="Calibri"/>
        </w:rPr>
        <w:t xml:space="preserve"> (2015).</w:t>
      </w:r>
    </w:p>
    <w:p w14:paraId="793B9014" w14:textId="77777777" w:rsidR="00AA7938" w:rsidRPr="00AA7938" w:rsidRDefault="00AA7938" w:rsidP="00AA7938">
      <w:pPr>
        <w:pStyle w:val="Bibliography"/>
        <w:rPr>
          <w:rFonts w:ascii="Calibri"/>
        </w:rPr>
      </w:pPr>
      <w:r w:rsidRPr="00AA7938">
        <w:rPr>
          <w:rFonts w:ascii="Calibri"/>
        </w:rPr>
        <w:t>13.</w:t>
      </w:r>
      <w:r w:rsidRPr="00AA7938">
        <w:rPr>
          <w:rFonts w:ascii="Calibri"/>
        </w:rPr>
        <w:tab/>
        <w:t xml:space="preserve">Lewis, N. E. </w:t>
      </w:r>
      <w:r w:rsidRPr="00AA7938">
        <w:rPr>
          <w:rFonts w:ascii="Calibri"/>
          <w:i/>
          <w:iCs/>
        </w:rPr>
        <w:t>et al.</w:t>
      </w:r>
      <w:r w:rsidRPr="00AA7938">
        <w:rPr>
          <w:rFonts w:ascii="Calibri"/>
        </w:rPr>
        <w:t xml:space="preserve"> Omic data from evolved E. coli are consistent with computed optimal growth from genome-scale models. </w:t>
      </w:r>
      <w:r w:rsidRPr="00AA7938">
        <w:rPr>
          <w:rFonts w:ascii="Calibri"/>
          <w:i/>
          <w:iCs/>
        </w:rPr>
        <w:t>Mol. Syst. Biol.</w:t>
      </w:r>
      <w:r w:rsidRPr="00AA7938">
        <w:rPr>
          <w:rFonts w:ascii="Calibri"/>
        </w:rPr>
        <w:t xml:space="preserve"> </w:t>
      </w:r>
      <w:r w:rsidRPr="00AA7938">
        <w:rPr>
          <w:rFonts w:ascii="Calibri"/>
          <w:b/>
          <w:bCs/>
        </w:rPr>
        <w:t>6,</w:t>
      </w:r>
      <w:r w:rsidRPr="00AA7938">
        <w:rPr>
          <w:rFonts w:ascii="Calibri"/>
        </w:rPr>
        <w:t xml:space="preserve"> 390 (2010).</w:t>
      </w:r>
    </w:p>
    <w:p w14:paraId="7D134BDE" w14:textId="77777777" w:rsidR="00AA7938" w:rsidRPr="00AA7938" w:rsidRDefault="00AA7938" w:rsidP="00AA7938">
      <w:pPr>
        <w:pStyle w:val="Bibliography"/>
        <w:rPr>
          <w:rFonts w:ascii="Calibri"/>
        </w:rPr>
      </w:pPr>
      <w:r w:rsidRPr="00AA7938">
        <w:rPr>
          <w:rFonts w:ascii="Calibri"/>
        </w:rPr>
        <w:t>14.</w:t>
      </w:r>
      <w:r w:rsidRPr="00AA7938">
        <w:rPr>
          <w:rFonts w:ascii="Calibri"/>
        </w:rPr>
        <w:tab/>
        <w:t xml:space="preserve">Lewis, N. E., Cho, B.-K., Knight, E. M. &amp; Palsson, B. O. Gene Expression Profiling and the Use of Genome-Scale In Silico Models of Escherichia coli for Analysis: Providing Context for Content. </w:t>
      </w:r>
      <w:r w:rsidRPr="00AA7938">
        <w:rPr>
          <w:rFonts w:ascii="Calibri"/>
          <w:i/>
          <w:iCs/>
        </w:rPr>
        <w:t>J. Bacteriol.</w:t>
      </w:r>
      <w:r w:rsidRPr="00AA7938">
        <w:rPr>
          <w:rFonts w:ascii="Calibri"/>
        </w:rPr>
        <w:t xml:space="preserve"> </w:t>
      </w:r>
      <w:r w:rsidRPr="00AA7938">
        <w:rPr>
          <w:rFonts w:ascii="Calibri"/>
          <w:b/>
          <w:bCs/>
        </w:rPr>
        <w:t>191,</w:t>
      </w:r>
      <w:r w:rsidRPr="00AA7938">
        <w:rPr>
          <w:rFonts w:ascii="Calibri"/>
        </w:rPr>
        <w:t xml:space="preserve"> 3437–3444 (2009).</w:t>
      </w:r>
    </w:p>
    <w:p w14:paraId="6852868C" w14:textId="77777777" w:rsidR="00AA7938" w:rsidRPr="00AA7938" w:rsidRDefault="00AA7938" w:rsidP="00AA7938">
      <w:pPr>
        <w:pStyle w:val="Bibliography"/>
        <w:rPr>
          <w:rFonts w:ascii="Calibri"/>
        </w:rPr>
      </w:pPr>
      <w:r w:rsidRPr="00AA7938">
        <w:rPr>
          <w:rFonts w:ascii="Calibri"/>
        </w:rPr>
        <w:t>15.</w:t>
      </w:r>
      <w:r w:rsidRPr="00AA7938">
        <w:rPr>
          <w:rFonts w:ascii="Calibri"/>
        </w:rPr>
        <w:tab/>
        <w:t xml:space="preserve">Love, M. I., Huber, W. &amp; Anders, S. Moderated estimation of fold change and dispersion for RNA-seq data with DESeq2. </w:t>
      </w:r>
      <w:r w:rsidRPr="00AA7938">
        <w:rPr>
          <w:rFonts w:ascii="Calibri"/>
          <w:i/>
          <w:iCs/>
        </w:rPr>
        <w:t>Genome Biol.</w:t>
      </w:r>
      <w:r w:rsidRPr="00AA7938">
        <w:rPr>
          <w:rFonts w:ascii="Calibri"/>
        </w:rPr>
        <w:t xml:space="preserve"> </w:t>
      </w:r>
      <w:r w:rsidRPr="00AA7938">
        <w:rPr>
          <w:rFonts w:ascii="Calibri"/>
          <w:b/>
          <w:bCs/>
        </w:rPr>
        <w:t>15,</w:t>
      </w:r>
      <w:r w:rsidRPr="00AA7938">
        <w:rPr>
          <w:rFonts w:ascii="Calibri"/>
        </w:rPr>
        <w:t xml:space="preserve"> 550 (2014).</w:t>
      </w:r>
    </w:p>
    <w:p w14:paraId="41008F49" w14:textId="77777777" w:rsidR="00AA7938" w:rsidRPr="00AA7938" w:rsidRDefault="00AA7938" w:rsidP="00AA7938">
      <w:pPr>
        <w:pStyle w:val="Bibliography"/>
        <w:rPr>
          <w:rFonts w:ascii="Calibri"/>
        </w:rPr>
      </w:pPr>
      <w:r w:rsidRPr="00AA7938">
        <w:rPr>
          <w:rFonts w:ascii="Calibri"/>
        </w:rPr>
        <w:t>16.</w:t>
      </w:r>
      <w:r w:rsidRPr="00AA7938">
        <w:rPr>
          <w:rFonts w:ascii="Calibri"/>
        </w:rPr>
        <w:tab/>
        <w:t xml:space="preserve">Kanehisa, M. &amp; Goto, S. KEGG: Kyoto Encyclopedia of Genes and Genomes. </w:t>
      </w:r>
      <w:r w:rsidRPr="00AA7938">
        <w:rPr>
          <w:rFonts w:ascii="Calibri"/>
          <w:i/>
          <w:iCs/>
        </w:rPr>
        <w:t>Nucleic Acids Res.</w:t>
      </w:r>
      <w:r w:rsidRPr="00AA7938">
        <w:rPr>
          <w:rFonts w:ascii="Calibri"/>
        </w:rPr>
        <w:t xml:space="preserve"> </w:t>
      </w:r>
      <w:r w:rsidRPr="00AA7938">
        <w:rPr>
          <w:rFonts w:ascii="Calibri"/>
          <w:b/>
          <w:bCs/>
        </w:rPr>
        <w:t>28,</w:t>
      </w:r>
      <w:r w:rsidRPr="00AA7938">
        <w:rPr>
          <w:rFonts w:ascii="Calibri"/>
        </w:rPr>
        <w:t xml:space="preserve"> 27–30 (2000).</w:t>
      </w:r>
    </w:p>
    <w:p w14:paraId="4D85C8F9" w14:textId="77777777" w:rsidR="00AA7938" w:rsidRPr="00AA7938" w:rsidRDefault="00AA7938" w:rsidP="00AA7938">
      <w:pPr>
        <w:pStyle w:val="Bibliography"/>
        <w:rPr>
          <w:rFonts w:ascii="Calibri"/>
        </w:rPr>
      </w:pPr>
      <w:r w:rsidRPr="00AA7938">
        <w:rPr>
          <w:rFonts w:ascii="Calibri"/>
        </w:rPr>
        <w:t>17.</w:t>
      </w:r>
      <w:r w:rsidRPr="00AA7938">
        <w:rPr>
          <w:rFonts w:ascii="Calibri"/>
        </w:rPr>
        <w:tab/>
        <w:t xml:space="preserve">Ashburner, M. </w:t>
      </w:r>
      <w:r w:rsidRPr="00AA7938">
        <w:rPr>
          <w:rFonts w:ascii="Calibri"/>
          <w:i/>
          <w:iCs/>
        </w:rPr>
        <w:t>et al.</w:t>
      </w:r>
      <w:r w:rsidRPr="00AA7938">
        <w:rPr>
          <w:rFonts w:ascii="Calibri"/>
        </w:rPr>
        <w:t xml:space="preserve"> Gene Ontology: tool for the unification of biology. </w:t>
      </w:r>
      <w:r w:rsidRPr="00AA7938">
        <w:rPr>
          <w:rFonts w:ascii="Calibri"/>
          <w:i/>
          <w:iCs/>
        </w:rPr>
        <w:t>Nat. Genet.</w:t>
      </w:r>
      <w:r w:rsidRPr="00AA7938">
        <w:rPr>
          <w:rFonts w:ascii="Calibri"/>
        </w:rPr>
        <w:t xml:space="preserve"> </w:t>
      </w:r>
      <w:r w:rsidRPr="00AA7938">
        <w:rPr>
          <w:rFonts w:ascii="Calibri"/>
          <w:b/>
          <w:bCs/>
        </w:rPr>
        <w:t>25,</w:t>
      </w:r>
      <w:r w:rsidRPr="00AA7938">
        <w:rPr>
          <w:rFonts w:ascii="Calibri"/>
        </w:rPr>
        <w:t xml:space="preserve"> 25–29 (2000).</w:t>
      </w:r>
    </w:p>
    <w:p w14:paraId="207BD00D" w14:textId="77777777" w:rsidR="00AA7938" w:rsidRPr="00AA7938" w:rsidRDefault="00AA7938" w:rsidP="00AA7938">
      <w:pPr>
        <w:pStyle w:val="Bibliography"/>
        <w:rPr>
          <w:rFonts w:ascii="Calibri"/>
        </w:rPr>
      </w:pPr>
      <w:r w:rsidRPr="00AA7938">
        <w:rPr>
          <w:rFonts w:ascii="Calibri"/>
        </w:rPr>
        <w:t>18.</w:t>
      </w:r>
      <w:r w:rsidRPr="00AA7938">
        <w:rPr>
          <w:rFonts w:ascii="Calibri"/>
        </w:rPr>
        <w:tab/>
        <w:t xml:space="preserve">Huang, D. W., Sherman, B. T. &amp; Lempicki, R. A. Systematic and integrative analysis of large gene lists using DAVID bioinformatics resources. </w:t>
      </w:r>
      <w:r w:rsidRPr="00AA7938">
        <w:rPr>
          <w:rFonts w:ascii="Calibri"/>
          <w:i/>
          <w:iCs/>
        </w:rPr>
        <w:t>Nat. Protoc.</w:t>
      </w:r>
      <w:r w:rsidRPr="00AA7938">
        <w:rPr>
          <w:rFonts w:ascii="Calibri"/>
        </w:rPr>
        <w:t xml:space="preserve"> </w:t>
      </w:r>
      <w:r w:rsidRPr="00AA7938">
        <w:rPr>
          <w:rFonts w:ascii="Calibri"/>
          <w:b/>
          <w:bCs/>
        </w:rPr>
        <w:t>4,</w:t>
      </w:r>
      <w:r w:rsidRPr="00AA7938">
        <w:rPr>
          <w:rFonts w:ascii="Calibri"/>
        </w:rPr>
        <w:t xml:space="preserve"> 44–57 (2008).</w:t>
      </w:r>
    </w:p>
    <w:p w14:paraId="48E94329" w14:textId="77777777" w:rsidR="00AA7938" w:rsidRPr="00AA7938" w:rsidRDefault="00AA7938" w:rsidP="00AA7938">
      <w:pPr>
        <w:pStyle w:val="Bibliography"/>
        <w:rPr>
          <w:rFonts w:ascii="Calibri"/>
        </w:rPr>
      </w:pPr>
      <w:r w:rsidRPr="00AA7938">
        <w:rPr>
          <w:rFonts w:ascii="Calibri"/>
        </w:rPr>
        <w:t>19.</w:t>
      </w:r>
      <w:r w:rsidRPr="00AA7938">
        <w:rPr>
          <w:rFonts w:ascii="Calibri"/>
        </w:rPr>
        <w:tab/>
        <w:t xml:space="preserve">Shi, W., Li, C., Louise, C. J. &amp; Adler, J. Mechanism of adverse conditions causing lack of flagella in Escherichia coli. </w:t>
      </w:r>
      <w:r w:rsidRPr="00AA7938">
        <w:rPr>
          <w:rFonts w:ascii="Calibri"/>
          <w:i/>
          <w:iCs/>
        </w:rPr>
        <w:t>J. Bacteriol.</w:t>
      </w:r>
      <w:r w:rsidRPr="00AA7938">
        <w:rPr>
          <w:rFonts w:ascii="Calibri"/>
        </w:rPr>
        <w:t xml:space="preserve"> </w:t>
      </w:r>
      <w:r w:rsidRPr="00AA7938">
        <w:rPr>
          <w:rFonts w:ascii="Calibri"/>
          <w:b/>
          <w:bCs/>
        </w:rPr>
        <w:t>175,</w:t>
      </w:r>
      <w:r w:rsidRPr="00AA7938">
        <w:rPr>
          <w:rFonts w:ascii="Calibri"/>
        </w:rPr>
        <w:t xml:space="preserve"> 2236–2240 (1993).</w:t>
      </w:r>
    </w:p>
    <w:p w14:paraId="37C25DD4" w14:textId="77777777" w:rsidR="00AA7938" w:rsidRPr="00AA7938" w:rsidRDefault="00AA7938" w:rsidP="00AA7938">
      <w:pPr>
        <w:pStyle w:val="Bibliography"/>
        <w:rPr>
          <w:rFonts w:ascii="Calibri"/>
        </w:rPr>
      </w:pPr>
      <w:r w:rsidRPr="00AA7938">
        <w:rPr>
          <w:rFonts w:ascii="Calibri"/>
        </w:rPr>
        <w:t>20.</w:t>
      </w:r>
      <w:r w:rsidRPr="00AA7938">
        <w:rPr>
          <w:rFonts w:ascii="Calibri"/>
        </w:rPr>
        <w:tab/>
        <w:t xml:space="preserve">Braun, V., Hantke, K. &amp; Köster, W. Bacterial iron transport: mechanisms, genetics, and regulation. </w:t>
      </w:r>
      <w:r w:rsidRPr="00AA7938">
        <w:rPr>
          <w:rFonts w:ascii="Calibri"/>
          <w:i/>
          <w:iCs/>
        </w:rPr>
        <w:t>Met. Ions Biol. Syst.</w:t>
      </w:r>
      <w:r w:rsidRPr="00AA7938">
        <w:rPr>
          <w:rFonts w:ascii="Calibri"/>
        </w:rPr>
        <w:t xml:space="preserve"> </w:t>
      </w:r>
      <w:r w:rsidRPr="00AA7938">
        <w:rPr>
          <w:rFonts w:ascii="Calibri"/>
          <w:b/>
          <w:bCs/>
        </w:rPr>
        <w:t>35,</w:t>
      </w:r>
      <w:r w:rsidRPr="00AA7938">
        <w:rPr>
          <w:rFonts w:ascii="Calibri"/>
        </w:rPr>
        <w:t xml:space="preserve"> 67–145 (1998).</w:t>
      </w:r>
    </w:p>
    <w:p w14:paraId="36965101" w14:textId="77777777" w:rsidR="00AA7938" w:rsidRPr="00AA7938" w:rsidRDefault="00AA7938" w:rsidP="00AA7938">
      <w:pPr>
        <w:pStyle w:val="Bibliography"/>
        <w:rPr>
          <w:rFonts w:ascii="Calibri"/>
        </w:rPr>
      </w:pPr>
      <w:r w:rsidRPr="00AA7938">
        <w:rPr>
          <w:rFonts w:ascii="Calibri"/>
        </w:rPr>
        <w:t>21.</w:t>
      </w:r>
      <w:r w:rsidRPr="00AA7938">
        <w:rPr>
          <w:rFonts w:ascii="Calibri"/>
        </w:rPr>
        <w:tab/>
        <w:t xml:space="preserve">Weissenborn, D. L., Wittekindt, N. &amp; Larson, T. J. Structure and regulation of the glpFK operon encoding glycerol diffusion facilitator and glycerol kinase of Escherichia coli K-12. </w:t>
      </w:r>
      <w:r w:rsidRPr="00AA7938">
        <w:rPr>
          <w:rFonts w:ascii="Calibri"/>
          <w:i/>
          <w:iCs/>
        </w:rPr>
        <w:t>J. Biol. Chem.</w:t>
      </w:r>
      <w:r w:rsidRPr="00AA7938">
        <w:rPr>
          <w:rFonts w:ascii="Calibri"/>
        </w:rPr>
        <w:t xml:space="preserve"> </w:t>
      </w:r>
      <w:r w:rsidRPr="00AA7938">
        <w:rPr>
          <w:rFonts w:ascii="Calibri"/>
          <w:b/>
          <w:bCs/>
        </w:rPr>
        <w:t>267,</w:t>
      </w:r>
      <w:r w:rsidRPr="00AA7938">
        <w:rPr>
          <w:rFonts w:ascii="Calibri"/>
        </w:rPr>
        <w:t xml:space="preserve"> 6122–6131 (1992).</w:t>
      </w:r>
    </w:p>
    <w:p w14:paraId="3FAE55AD" w14:textId="77777777" w:rsidR="00AA7938" w:rsidRPr="00AA7938" w:rsidRDefault="00AA7938" w:rsidP="00AA7938">
      <w:pPr>
        <w:pStyle w:val="Bibliography"/>
        <w:rPr>
          <w:rFonts w:ascii="Calibri"/>
        </w:rPr>
      </w:pPr>
      <w:r w:rsidRPr="00AA7938">
        <w:rPr>
          <w:rFonts w:ascii="Calibri"/>
        </w:rPr>
        <w:t>22.</w:t>
      </w:r>
      <w:r w:rsidRPr="00AA7938">
        <w:rPr>
          <w:rFonts w:ascii="Calibri"/>
        </w:rPr>
        <w:tab/>
        <w:t xml:space="preserve">Fujita, Y., Nihashi, J. &amp; Fujita, T. The characterization and cloning of a gluconate (gnt) operon of Bacillus subtilis. </w:t>
      </w:r>
      <w:r w:rsidRPr="00AA7938">
        <w:rPr>
          <w:rFonts w:ascii="Calibri"/>
          <w:i/>
          <w:iCs/>
        </w:rPr>
        <w:t>J. Gen. Microbiol.</w:t>
      </w:r>
      <w:r w:rsidRPr="00AA7938">
        <w:rPr>
          <w:rFonts w:ascii="Calibri"/>
        </w:rPr>
        <w:t xml:space="preserve"> </w:t>
      </w:r>
      <w:r w:rsidRPr="00AA7938">
        <w:rPr>
          <w:rFonts w:ascii="Calibri"/>
          <w:b/>
          <w:bCs/>
        </w:rPr>
        <w:t>132,</w:t>
      </w:r>
      <w:r w:rsidRPr="00AA7938">
        <w:rPr>
          <w:rFonts w:ascii="Calibri"/>
        </w:rPr>
        <w:t xml:space="preserve"> 161–169 (1986).</w:t>
      </w:r>
    </w:p>
    <w:p w14:paraId="1E199E2C" w14:textId="77777777" w:rsidR="00AA7938" w:rsidRPr="00AA7938" w:rsidRDefault="00AA7938" w:rsidP="00AA7938">
      <w:pPr>
        <w:pStyle w:val="Bibliography"/>
        <w:rPr>
          <w:rFonts w:ascii="Calibri"/>
        </w:rPr>
      </w:pPr>
      <w:r w:rsidRPr="00AA7938">
        <w:rPr>
          <w:rFonts w:ascii="Calibri"/>
        </w:rPr>
        <w:t>23.</w:t>
      </w:r>
      <w:r w:rsidRPr="00AA7938">
        <w:rPr>
          <w:rFonts w:ascii="Calibri"/>
        </w:rPr>
        <w:tab/>
        <w:t xml:space="preserve">Bausch, C. </w:t>
      </w:r>
      <w:r w:rsidRPr="00AA7938">
        <w:rPr>
          <w:rFonts w:ascii="Calibri"/>
          <w:i/>
          <w:iCs/>
        </w:rPr>
        <w:t>et al.</w:t>
      </w:r>
      <w:r w:rsidRPr="00AA7938">
        <w:rPr>
          <w:rFonts w:ascii="Calibri"/>
        </w:rPr>
        <w:t xml:space="preserve"> Sequence analysis of the GntII (subsidiary) system for gluconate metabolism reveals a novel pathway for L-idonic acid catabolism in Escherichia coli. </w:t>
      </w:r>
      <w:r w:rsidRPr="00AA7938">
        <w:rPr>
          <w:rFonts w:ascii="Calibri"/>
          <w:i/>
          <w:iCs/>
        </w:rPr>
        <w:t>J. Bacteriol.</w:t>
      </w:r>
      <w:r w:rsidRPr="00AA7938">
        <w:rPr>
          <w:rFonts w:ascii="Calibri"/>
        </w:rPr>
        <w:t xml:space="preserve"> </w:t>
      </w:r>
      <w:r w:rsidRPr="00AA7938">
        <w:rPr>
          <w:rFonts w:ascii="Calibri"/>
          <w:b/>
          <w:bCs/>
        </w:rPr>
        <w:t>180,</w:t>
      </w:r>
      <w:r w:rsidRPr="00AA7938">
        <w:rPr>
          <w:rFonts w:ascii="Calibri"/>
        </w:rPr>
        <w:t xml:space="preserve"> 3704–3710 (1998).</w:t>
      </w:r>
    </w:p>
    <w:p w14:paraId="57D5CD08" w14:textId="77777777" w:rsidR="00AA7938" w:rsidRPr="00AA7938" w:rsidRDefault="00AA7938" w:rsidP="00AA7938">
      <w:pPr>
        <w:pStyle w:val="Bibliography"/>
        <w:rPr>
          <w:rFonts w:ascii="Calibri"/>
        </w:rPr>
      </w:pPr>
      <w:r w:rsidRPr="00AA7938">
        <w:rPr>
          <w:rFonts w:ascii="Calibri"/>
        </w:rPr>
        <w:t>24.</w:t>
      </w:r>
      <w:r w:rsidRPr="00AA7938">
        <w:rPr>
          <w:rFonts w:ascii="Calibri"/>
        </w:rPr>
        <w:tab/>
        <w:t xml:space="preserve">Dong, J. M., Taylor, J. S., Latour, D. J., Iuchi, S. &amp; Lin, E. C. Three overlapping lct genes involved in L-lactate utilization by Escherichia coli. </w:t>
      </w:r>
      <w:r w:rsidRPr="00AA7938">
        <w:rPr>
          <w:rFonts w:ascii="Calibri"/>
          <w:i/>
          <w:iCs/>
        </w:rPr>
        <w:t>J. Bacteriol.</w:t>
      </w:r>
      <w:r w:rsidRPr="00AA7938">
        <w:rPr>
          <w:rFonts w:ascii="Calibri"/>
        </w:rPr>
        <w:t xml:space="preserve"> </w:t>
      </w:r>
      <w:r w:rsidRPr="00AA7938">
        <w:rPr>
          <w:rFonts w:ascii="Calibri"/>
          <w:b/>
          <w:bCs/>
        </w:rPr>
        <w:t>175,</w:t>
      </w:r>
      <w:r w:rsidRPr="00AA7938">
        <w:rPr>
          <w:rFonts w:ascii="Calibri"/>
        </w:rPr>
        <w:t xml:space="preserve"> 6671–6678 (1993).</w:t>
      </w:r>
    </w:p>
    <w:p w14:paraId="40279DF3" w14:textId="77777777" w:rsidR="00AA7938" w:rsidRPr="00AA7938" w:rsidRDefault="00AA7938" w:rsidP="00AA7938">
      <w:pPr>
        <w:pStyle w:val="Bibliography"/>
        <w:rPr>
          <w:rFonts w:ascii="Calibri"/>
        </w:rPr>
      </w:pPr>
      <w:r w:rsidRPr="00AA7938">
        <w:rPr>
          <w:rFonts w:ascii="Calibri"/>
        </w:rPr>
        <w:t>25.</w:t>
      </w:r>
      <w:r w:rsidRPr="00AA7938">
        <w:rPr>
          <w:rFonts w:ascii="Calibri"/>
        </w:rPr>
        <w:tab/>
        <w:t xml:space="preserve">Gilad, Y. &amp; Mizrahi-Man, O. A reanalysis of mouse ENCODE comparative gene expression data. </w:t>
      </w:r>
      <w:r w:rsidRPr="00AA7938">
        <w:rPr>
          <w:rFonts w:ascii="Calibri"/>
          <w:i/>
          <w:iCs/>
        </w:rPr>
        <w:t>F1000Research</w:t>
      </w:r>
      <w:r w:rsidRPr="00AA7938">
        <w:rPr>
          <w:rFonts w:ascii="Calibri"/>
        </w:rPr>
        <w:t xml:space="preserve"> </w:t>
      </w:r>
      <w:r w:rsidRPr="00AA7938">
        <w:rPr>
          <w:rFonts w:ascii="Calibri"/>
          <w:b/>
          <w:bCs/>
        </w:rPr>
        <w:t>4,</w:t>
      </w:r>
      <w:r w:rsidRPr="00AA7938">
        <w:rPr>
          <w:rFonts w:ascii="Calibri"/>
        </w:rPr>
        <w:t xml:space="preserve"> 121 (2015).</w:t>
      </w:r>
    </w:p>
    <w:p w14:paraId="4AE33849" w14:textId="77777777" w:rsidR="00AA7938" w:rsidRPr="00AA7938" w:rsidRDefault="00AA7938" w:rsidP="00AA7938">
      <w:pPr>
        <w:pStyle w:val="Bibliography"/>
        <w:rPr>
          <w:rFonts w:ascii="Calibri"/>
        </w:rPr>
      </w:pPr>
      <w:r w:rsidRPr="00AA7938">
        <w:rPr>
          <w:rFonts w:ascii="Calibri"/>
        </w:rPr>
        <w:t>26.</w:t>
      </w:r>
      <w:r w:rsidRPr="00AA7938">
        <w:rPr>
          <w:rFonts w:ascii="Calibri"/>
        </w:rPr>
        <w:tab/>
        <w:t xml:space="preserve">Chen, C. </w:t>
      </w:r>
      <w:r w:rsidRPr="00AA7938">
        <w:rPr>
          <w:rFonts w:ascii="Calibri"/>
          <w:i/>
          <w:iCs/>
        </w:rPr>
        <w:t>et al.</w:t>
      </w:r>
      <w:r w:rsidRPr="00AA7938">
        <w:rPr>
          <w:rFonts w:ascii="Calibri"/>
        </w:rPr>
        <w:t xml:space="preserve"> Removing batch effects in analysis of expression microarray data: an evaluation of six batch adjustment methods. </w:t>
      </w:r>
      <w:r w:rsidRPr="00AA7938">
        <w:rPr>
          <w:rFonts w:ascii="Calibri"/>
          <w:i/>
          <w:iCs/>
        </w:rPr>
        <w:t>PloS One</w:t>
      </w:r>
      <w:r w:rsidRPr="00AA7938">
        <w:rPr>
          <w:rFonts w:ascii="Calibri"/>
        </w:rPr>
        <w:t xml:space="preserve"> </w:t>
      </w:r>
      <w:r w:rsidRPr="00AA7938">
        <w:rPr>
          <w:rFonts w:ascii="Calibri"/>
          <w:b/>
          <w:bCs/>
        </w:rPr>
        <w:t>6,</w:t>
      </w:r>
      <w:r w:rsidRPr="00AA7938">
        <w:rPr>
          <w:rFonts w:ascii="Calibri"/>
        </w:rPr>
        <w:t xml:space="preserve"> e17238 (2011).</w:t>
      </w:r>
    </w:p>
    <w:p w14:paraId="09F32D87" w14:textId="77777777" w:rsidR="00AA7938" w:rsidRPr="00AA7938" w:rsidRDefault="00AA7938" w:rsidP="00AA7938">
      <w:pPr>
        <w:pStyle w:val="Bibliography"/>
        <w:rPr>
          <w:rFonts w:ascii="Calibri"/>
        </w:rPr>
      </w:pPr>
      <w:r w:rsidRPr="00AA7938">
        <w:rPr>
          <w:rFonts w:ascii="Calibri"/>
        </w:rPr>
        <w:t>27.</w:t>
      </w:r>
      <w:r w:rsidRPr="00AA7938">
        <w:rPr>
          <w:rFonts w:ascii="Calibri"/>
        </w:rPr>
        <w:tab/>
        <w:t xml:space="preserve">Lazar, C. </w:t>
      </w:r>
      <w:r w:rsidRPr="00AA7938">
        <w:rPr>
          <w:rFonts w:ascii="Calibri"/>
          <w:i/>
          <w:iCs/>
        </w:rPr>
        <w:t>et al.</w:t>
      </w:r>
      <w:r w:rsidRPr="00AA7938">
        <w:rPr>
          <w:rFonts w:ascii="Calibri"/>
        </w:rPr>
        <w:t xml:space="preserve"> Batch effect removal methods for microarray gene expression data integration: a survey. </w:t>
      </w:r>
      <w:r w:rsidRPr="00AA7938">
        <w:rPr>
          <w:rFonts w:ascii="Calibri"/>
          <w:i/>
          <w:iCs/>
        </w:rPr>
        <w:t>Brief. Bioinform.</w:t>
      </w:r>
      <w:r w:rsidRPr="00AA7938">
        <w:rPr>
          <w:rFonts w:ascii="Calibri"/>
        </w:rPr>
        <w:t xml:space="preserve"> </w:t>
      </w:r>
      <w:r w:rsidRPr="00AA7938">
        <w:rPr>
          <w:rFonts w:ascii="Calibri"/>
          <w:b/>
          <w:bCs/>
        </w:rPr>
        <w:t>14,</w:t>
      </w:r>
      <w:r w:rsidRPr="00AA7938">
        <w:rPr>
          <w:rFonts w:ascii="Calibri"/>
        </w:rPr>
        <w:t xml:space="preserve"> 469–490 (2013).</w:t>
      </w:r>
    </w:p>
    <w:p w14:paraId="512641D3" w14:textId="77777777" w:rsidR="00AA7938" w:rsidRPr="00AA7938" w:rsidRDefault="00AA7938" w:rsidP="00AA7938">
      <w:pPr>
        <w:pStyle w:val="Bibliography"/>
        <w:rPr>
          <w:rFonts w:ascii="Calibri"/>
        </w:rPr>
      </w:pPr>
      <w:r w:rsidRPr="00AA7938">
        <w:rPr>
          <w:rFonts w:ascii="Calibri"/>
        </w:rPr>
        <w:t>28.</w:t>
      </w:r>
      <w:r w:rsidRPr="00AA7938">
        <w:rPr>
          <w:rFonts w:ascii="Calibri"/>
        </w:rPr>
        <w:tab/>
        <w:t xml:space="preserve">Johnson, W. E., Li, C. &amp; Rabinovic, A. Adjusting batch effects in microarray expression data using empirical Bayes methods. </w:t>
      </w:r>
      <w:r w:rsidRPr="00AA7938">
        <w:rPr>
          <w:rFonts w:ascii="Calibri"/>
          <w:i/>
          <w:iCs/>
        </w:rPr>
        <w:t>Biostat. Oxf. Engl.</w:t>
      </w:r>
      <w:r w:rsidRPr="00AA7938">
        <w:rPr>
          <w:rFonts w:ascii="Calibri"/>
        </w:rPr>
        <w:t xml:space="preserve"> </w:t>
      </w:r>
      <w:r w:rsidRPr="00AA7938">
        <w:rPr>
          <w:rFonts w:ascii="Calibri"/>
          <w:b/>
          <w:bCs/>
        </w:rPr>
        <w:t>8,</w:t>
      </w:r>
      <w:r w:rsidRPr="00AA7938">
        <w:rPr>
          <w:rFonts w:ascii="Calibri"/>
        </w:rPr>
        <w:t xml:space="preserve"> 118–127 (2007).</w:t>
      </w:r>
    </w:p>
    <w:p w14:paraId="43B814D1" w14:textId="77777777" w:rsidR="00AA7938" w:rsidRPr="00AA7938" w:rsidRDefault="00AA7938" w:rsidP="00AA7938">
      <w:pPr>
        <w:pStyle w:val="Bibliography"/>
        <w:rPr>
          <w:rFonts w:ascii="Calibri"/>
        </w:rPr>
      </w:pPr>
      <w:r w:rsidRPr="00AA7938">
        <w:rPr>
          <w:rFonts w:ascii="Calibri"/>
        </w:rPr>
        <w:t>29.</w:t>
      </w:r>
      <w:r w:rsidRPr="00AA7938">
        <w:rPr>
          <w:rFonts w:ascii="Calibri"/>
        </w:rPr>
        <w:tab/>
        <w:t xml:space="preserve">Luo, J. </w:t>
      </w:r>
      <w:r w:rsidRPr="00AA7938">
        <w:rPr>
          <w:rFonts w:ascii="Calibri"/>
          <w:i/>
          <w:iCs/>
        </w:rPr>
        <w:t>et al.</w:t>
      </w:r>
      <w:r w:rsidRPr="00AA7938">
        <w:rPr>
          <w:rFonts w:ascii="Calibri"/>
        </w:rPr>
        <w:t xml:space="preserve"> A comparison of batch effect removal methods for enhancement of prediction performance using MAQC-II microarray gene expression data. </w:t>
      </w:r>
      <w:r w:rsidRPr="00AA7938">
        <w:rPr>
          <w:rFonts w:ascii="Calibri"/>
          <w:i/>
          <w:iCs/>
        </w:rPr>
        <w:t>Pharmacogenomics J.</w:t>
      </w:r>
      <w:r w:rsidRPr="00AA7938">
        <w:rPr>
          <w:rFonts w:ascii="Calibri"/>
        </w:rPr>
        <w:t xml:space="preserve"> </w:t>
      </w:r>
      <w:r w:rsidRPr="00AA7938">
        <w:rPr>
          <w:rFonts w:ascii="Calibri"/>
          <w:b/>
          <w:bCs/>
        </w:rPr>
        <w:t>10,</w:t>
      </w:r>
      <w:r w:rsidRPr="00AA7938">
        <w:rPr>
          <w:rFonts w:ascii="Calibri"/>
        </w:rPr>
        <w:t xml:space="preserve"> 278–291 (2010).</w:t>
      </w:r>
    </w:p>
    <w:p w14:paraId="0803759D" w14:textId="77777777" w:rsidR="00AA7938" w:rsidRPr="00AA7938" w:rsidRDefault="00AA7938" w:rsidP="00AA7938">
      <w:pPr>
        <w:pStyle w:val="Bibliography"/>
        <w:rPr>
          <w:rFonts w:ascii="Calibri"/>
        </w:rPr>
      </w:pPr>
      <w:r w:rsidRPr="00AA7938">
        <w:rPr>
          <w:rFonts w:ascii="Calibri"/>
        </w:rPr>
        <w:t>30.</w:t>
      </w:r>
      <w:r w:rsidRPr="00AA7938">
        <w:rPr>
          <w:rFonts w:ascii="Calibri"/>
        </w:rPr>
        <w:tab/>
        <w:t xml:space="preserve">Zamboni, N., Fendt, S.-M., Rühl, M. &amp; Sauer, U. 13C-based metabolic flux analysis. </w:t>
      </w:r>
      <w:r w:rsidRPr="00AA7938">
        <w:rPr>
          <w:rFonts w:ascii="Calibri"/>
          <w:i/>
          <w:iCs/>
        </w:rPr>
        <w:t>Nat. Protoc.</w:t>
      </w:r>
      <w:r w:rsidRPr="00AA7938">
        <w:rPr>
          <w:rFonts w:ascii="Calibri"/>
        </w:rPr>
        <w:t xml:space="preserve"> </w:t>
      </w:r>
      <w:r w:rsidRPr="00AA7938">
        <w:rPr>
          <w:rFonts w:ascii="Calibri"/>
          <w:b/>
          <w:bCs/>
        </w:rPr>
        <w:t>4,</w:t>
      </w:r>
      <w:r w:rsidRPr="00AA7938">
        <w:rPr>
          <w:rFonts w:ascii="Calibri"/>
        </w:rPr>
        <w:t xml:space="preserve"> 878–892 (2009).</w:t>
      </w:r>
    </w:p>
    <w:p w14:paraId="07C3B9CB" w14:textId="77777777" w:rsidR="00AA7938" w:rsidRPr="00AA7938" w:rsidRDefault="00AA7938" w:rsidP="00AA7938">
      <w:pPr>
        <w:pStyle w:val="Bibliography"/>
        <w:rPr>
          <w:rFonts w:ascii="Calibri"/>
        </w:rPr>
      </w:pPr>
      <w:r w:rsidRPr="00AA7938">
        <w:rPr>
          <w:rFonts w:ascii="Calibri"/>
        </w:rPr>
        <w:t>31.</w:t>
      </w:r>
      <w:r w:rsidRPr="00AA7938">
        <w:rPr>
          <w:rFonts w:ascii="Calibri"/>
        </w:rPr>
        <w:tab/>
        <w:t xml:space="preserve">Zamboni, N., Fischer, E. &amp; Sauer, U. FiatFlux--a software for metabolic flux analysis from 13C-glucose experiments. </w:t>
      </w:r>
      <w:r w:rsidRPr="00AA7938">
        <w:rPr>
          <w:rFonts w:ascii="Calibri"/>
          <w:i/>
          <w:iCs/>
        </w:rPr>
        <w:t>BMC Bioinformatics</w:t>
      </w:r>
      <w:r w:rsidRPr="00AA7938">
        <w:rPr>
          <w:rFonts w:ascii="Calibri"/>
        </w:rPr>
        <w:t xml:space="preserve"> </w:t>
      </w:r>
      <w:r w:rsidRPr="00AA7938">
        <w:rPr>
          <w:rFonts w:ascii="Calibri"/>
          <w:b/>
          <w:bCs/>
        </w:rPr>
        <w:t>6,</w:t>
      </w:r>
      <w:r w:rsidRPr="00AA7938">
        <w:rPr>
          <w:rFonts w:ascii="Calibri"/>
        </w:rPr>
        <w:t xml:space="preserve"> 209 (2005).</w:t>
      </w:r>
    </w:p>
    <w:p w14:paraId="7ABB453C" w14:textId="77777777" w:rsidR="00AA7938" w:rsidRPr="00AA7938" w:rsidRDefault="00AA7938" w:rsidP="00AA7938">
      <w:pPr>
        <w:pStyle w:val="Bibliography"/>
        <w:rPr>
          <w:rFonts w:ascii="Calibri"/>
        </w:rPr>
      </w:pPr>
      <w:r w:rsidRPr="00AA7938">
        <w:rPr>
          <w:rFonts w:ascii="Calibri"/>
        </w:rPr>
        <w:t>32.</w:t>
      </w:r>
      <w:r w:rsidRPr="00AA7938">
        <w:rPr>
          <w:rFonts w:ascii="Calibri"/>
        </w:rPr>
        <w:tab/>
        <w:t xml:space="preserve">Madhulatha, T. S. An Overview on Clustering Methods. </w:t>
      </w:r>
      <w:r w:rsidRPr="00AA7938">
        <w:rPr>
          <w:rFonts w:ascii="Calibri"/>
          <w:i/>
          <w:iCs/>
        </w:rPr>
        <w:t>ArXiv12051117 Cs</w:t>
      </w:r>
      <w:r w:rsidRPr="00AA7938">
        <w:rPr>
          <w:rFonts w:ascii="Calibri"/>
        </w:rPr>
        <w:t xml:space="preserve"> (2012).</w:t>
      </w:r>
    </w:p>
    <w:p w14:paraId="4932E739" w14:textId="57CA2869" w:rsidR="0073706D" w:rsidRDefault="00FD014C" w:rsidP="0073706D">
      <w:pPr>
        <w:pStyle w:val="Heading2"/>
      </w:pPr>
      <w:r>
        <w:fldChar w:fldCharType="end"/>
      </w:r>
    </w:p>
    <w:p w14:paraId="316F0C85" w14:textId="5D2C5CAE" w:rsidR="00744E11" w:rsidRDefault="00744E11" w:rsidP="00FC41F0"/>
    <w:p w14:paraId="722C84C4" w14:textId="77777777" w:rsidR="0018063D" w:rsidRDefault="0018063D" w:rsidP="00FC41F0"/>
    <w:p w14:paraId="30EE39C8" w14:textId="09EC6DE2" w:rsidR="0018063D" w:rsidRPr="007B145B" w:rsidRDefault="0018063D" w:rsidP="00FC41F0"/>
    <w:sectPr w:rsidR="0018063D" w:rsidRPr="007B145B" w:rsidSect="00027230">
      <w:footerReference w:type="even" r:id="rId16"/>
      <w:footerReference w:type="default" r:id="rId17"/>
      <w:pgSz w:w="12240" w:h="15840"/>
      <w:pgMar w:top="547"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Jeffrey Barrick" w:date="2016-09-30T13:48:00Z" w:initials="JB">
    <w:p w14:paraId="462C1F67" w14:textId="2B863493" w:rsidR="00932542" w:rsidRDefault="00932542">
      <w:pPr>
        <w:pStyle w:val="CommentText"/>
      </w:pPr>
      <w:r>
        <w:rPr>
          <w:rStyle w:val="CommentReference"/>
        </w:rPr>
        <w:annotationRef/>
      </w:r>
      <w:r>
        <w:t xml:space="preserve">When you format, don't forget Italics for species names (e.g., Escherichia coli) and gene names (e.g., </w:t>
      </w:r>
      <w:r w:rsidRPr="00577D57">
        <w:rPr>
          <w:rFonts w:ascii="Calibri"/>
        </w:rPr>
        <w:t>glpFK</w:t>
      </w:r>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9195B6" w15:done="0"/>
  <w15:commentEx w15:paraId="0877F6E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9BBFE5" w14:textId="77777777" w:rsidR="00932542" w:rsidRDefault="00932542" w:rsidP="00522EEC">
      <w:r>
        <w:separator/>
      </w:r>
    </w:p>
  </w:endnote>
  <w:endnote w:type="continuationSeparator" w:id="0">
    <w:p w14:paraId="32CA2477" w14:textId="77777777" w:rsidR="00932542" w:rsidRDefault="00932542"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6E90B2" w14:textId="77777777" w:rsidR="00932542" w:rsidRDefault="00932542"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932542" w:rsidRDefault="00932542"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81278C" w14:textId="77777777" w:rsidR="00932542" w:rsidRDefault="00932542"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4794F">
      <w:rPr>
        <w:rStyle w:val="PageNumber"/>
        <w:noProof/>
      </w:rPr>
      <w:t>1</w:t>
    </w:r>
    <w:r>
      <w:rPr>
        <w:rStyle w:val="PageNumber"/>
      </w:rPr>
      <w:fldChar w:fldCharType="end"/>
    </w:r>
  </w:p>
  <w:p w14:paraId="7B2AAECF" w14:textId="77777777" w:rsidR="00932542" w:rsidRDefault="00932542"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C7CB05" w14:textId="77777777" w:rsidR="00932542" w:rsidRDefault="00932542" w:rsidP="00522EEC">
      <w:r>
        <w:separator/>
      </w:r>
    </w:p>
  </w:footnote>
  <w:footnote w:type="continuationSeparator" w:id="0">
    <w:p w14:paraId="5977DDEE" w14:textId="77777777" w:rsidR="00932542" w:rsidRDefault="00932542"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6B59"/>
    <w:rsid w:val="000137D5"/>
    <w:rsid w:val="000152B2"/>
    <w:rsid w:val="000157A9"/>
    <w:rsid w:val="00015C6E"/>
    <w:rsid w:val="00017941"/>
    <w:rsid w:val="00025D52"/>
    <w:rsid w:val="00026777"/>
    <w:rsid w:val="00027230"/>
    <w:rsid w:val="00027E59"/>
    <w:rsid w:val="000331F9"/>
    <w:rsid w:val="00033329"/>
    <w:rsid w:val="00040964"/>
    <w:rsid w:val="00043BB9"/>
    <w:rsid w:val="00044BD7"/>
    <w:rsid w:val="0004760D"/>
    <w:rsid w:val="00047958"/>
    <w:rsid w:val="0005136E"/>
    <w:rsid w:val="000543FF"/>
    <w:rsid w:val="00054918"/>
    <w:rsid w:val="000637F5"/>
    <w:rsid w:val="00065BCB"/>
    <w:rsid w:val="0007017B"/>
    <w:rsid w:val="00075858"/>
    <w:rsid w:val="00075D89"/>
    <w:rsid w:val="00077A08"/>
    <w:rsid w:val="0008093B"/>
    <w:rsid w:val="00080EFE"/>
    <w:rsid w:val="00082143"/>
    <w:rsid w:val="00082F2D"/>
    <w:rsid w:val="0009107B"/>
    <w:rsid w:val="00092BE1"/>
    <w:rsid w:val="00092E0B"/>
    <w:rsid w:val="00093E5D"/>
    <w:rsid w:val="00095837"/>
    <w:rsid w:val="00095A90"/>
    <w:rsid w:val="00096BE9"/>
    <w:rsid w:val="000A0263"/>
    <w:rsid w:val="000A2AE7"/>
    <w:rsid w:val="000A3282"/>
    <w:rsid w:val="000A633B"/>
    <w:rsid w:val="000B2CC7"/>
    <w:rsid w:val="000B6E87"/>
    <w:rsid w:val="000C2150"/>
    <w:rsid w:val="000D1BCF"/>
    <w:rsid w:val="000D2145"/>
    <w:rsid w:val="000D73E0"/>
    <w:rsid w:val="000D74E5"/>
    <w:rsid w:val="000E06AE"/>
    <w:rsid w:val="000E1868"/>
    <w:rsid w:val="000E22E3"/>
    <w:rsid w:val="000E472D"/>
    <w:rsid w:val="000E701E"/>
    <w:rsid w:val="0010034A"/>
    <w:rsid w:val="0010083E"/>
    <w:rsid w:val="0010248A"/>
    <w:rsid w:val="001037C7"/>
    <w:rsid w:val="0010485A"/>
    <w:rsid w:val="00105086"/>
    <w:rsid w:val="001072E5"/>
    <w:rsid w:val="00112B0F"/>
    <w:rsid w:val="00112FDC"/>
    <w:rsid w:val="00113A20"/>
    <w:rsid w:val="001146A4"/>
    <w:rsid w:val="00114B36"/>
    <w:rsid w:val="001212B6"/>
    <w:rsid w:val="00121F48"/>
    <w:rsid w:val="00122B77"/>
    <w:rsid w:val="001239B2"/>
    <w:rsid w:val="00125D7D"/>
    <w:rsid w:val="00125E77"/>
    <w:rsid w:val="0012689C"/>
    <w:rsid w:val="00131079"/>
    <w:rsid w:val="00131B9D"/>
    <w:rsid w:val="0013216C"/>
    <w:rsid w:val="00135710"/>
    <w:rsid w:val="00142373"/>
    <w:rsid w:val="001440DB"/>
    <w:rsid w:val="00144E06"/>
    <w:rsid w:val="0014521F"/>
    <w:rsid w:val="001477BA"/>
    <w:rsid w:val="0014794F"/>
    <w:rsid w:val="00147C5D"/>
    <w:rsid w:val="00147D04"/>
    <w:rsid w:val="00150EA6"/>
    <w:rsid w:val="001520BE"/>
    <w:rsid w:val="001524AC"/>
    <w:rsid w:val="0015350C"/>
    <w:rsid w:val="00156779"/>
    <w:rsid w:val="00161AB8"/>
    <w:rsid w:val="00162DB1"/>
    <w:rsid w:val="00164066"/>
    <w:rsid w:val="00165313"/>
    <w:rsid w:val="00166861"/>
    <w:rsid w:val="001731D5"/>
    <w:rsid w:val="00175061"/>
    <w:rsid w:val="00175D58"/>
    <w:rsid w:val="00176A0E"/>
    <w:rsid w:val="00176D80"/>
    <w:rsid w:val="0018063D"/>
    <w:rsid w:val="0018344D"/>
    <w:rsid w:val="0018471F"/>
    <w:rsid w:val="00186D36"/>
    <w:rsid w:val="00195CF8"/>
    <w:rsid w:val="00195F58"/>
    <w:rsid w:val="00196B75"/>
    <w:rsid w:val="001A087C"/>
    <w:rsid w:val="001A2BE7"/>
    <w:rsid w:val="001A3CEB"/>
    <w:rsid w:val="001B0458"/>
    <w:rsid w:val="001B146F"/>
    <w:rsid w:val="001B1A8D"/>
    <w:rsid w:val="001B1B6F"/>
    <w:rsid w:val="001B74DF"/>
    <w:rsid w:val="001B76EC"/>
    <w:rsid w:val="001C2662"/>
    <w:rsid w:val="001C41CE"/>
    <w:rsid w:val="001C5445"/>
    <w:rsid w:val="001C6B4F"/>
    <w:rsid w:val="001D046D"/>
    <w:rsid w:val="001D240C"/>
    <w:rsid w:val="001D5AC3"/>
    <w:rsid w:val="001D7CD0"/>
    <w:rsid w:val="001E0F72"/>
    <w:rsid w:val="001E33D0"/>
    <w:rsid w:val="001E45EC"/>
    <w:rsid w:val="001E4DEA"/>
    <w:rsid w:val="001E6E35"/>
    <w:rsid w:val="001F3501"/>
    <w:rsid w:val="002006F0"/>
    <w:rsid w:val="002066C5"/>
    <w:rsid w:val="0021376A"/>
    <w:rsid w:val="0022078F"/>
    <w:rsid w:val="00222C86"/>
    <w:rsid w:val="00223EAB"/>
    <w:rsid w:val="00225D06"/>
    <w:rsid w:val="0022756B"/>
    <w:rsid w:val="002275D6"/>
    <w:rsid w:val="00231DE7"/>
    <w:rsid w:val="0023372E"/>
    <w:rsid w:val="002345FD"/>
    <w:rsid w:val="002358EE"/>
    <w:rsid w:val="00236284"/>
    <w:rsid w:val="00236FC0"/>
    <w:rsid w:val="00237F62"/>
    <w:rsid w:val="002461AB"/>
    <w:rsid w:val="002512FD"/>
    <w:rsid w:val="002542F9"/>
    <w:rsid w:val="00254379"/>
    <w:rsid w:val="002577BD"/>
    <w:rsid w:val="002620FC"/>
    <w:rsid w:val="00262505"/>
    <w:rsid w:val="00264187"/>
    <w:rsid w:val="00266E8D"/>
    <w:rsid w:val="00266F46"/>
    <w:rsid w:val="0026742C"/>
    <w:rsid w:val="0027166C"/>
    <w:rsid w:val="00271881"/>
    <w:rsid w:val="002722BC"/>
    <w:rsid w:val="00272744"/>
    <w:rsid w:val="002741BA"/>
    <w:rsid w:val="00276618"/>
    <w:rsid w:val="0028391D"/>
    <w:rsid w:val="002840C6"/>
    <w:rsid w:val="0028472E"/>
    <w:rsid w:val="00286CCC"/>
    <w:rsid w:val="00291773"/>
    <w:rsid w:val="00291C08"/>
    <w:rsid w:val="00291EBD"/>
    <w:rsid w:val="00294D1E"/>
    <w:rsid w:val="00296B35"/>
    <w:rsid w:val="00297DF6"/>
    <w:rsid w:val="002A0B70"/>
    <w:rsid w:val="002A1375"/>
    <w:rsid w:val="002A151E"/>
    <w:rsid w:val="002A6290"/>
    <w:rsid w:val="002A6E4A"/>
    <w:rsid w:val="002B40D1"/>
    <w:rsid w:val="002B428C"/>
    <w:rsid w:val="002B4F78"/>
    <w:rsid w:val="002B581E"/>
    <w:rsid w:val="002B5D02"/>
    <w:rsid w:val="002B7B6B"/>
    <w:rsid w:val="002C2528"/>
    <w:rsid w:val="002C37BA"/>
    <w:rsid w:val="002C5D75"/>
    <w:rsid w:val="002D55DA"/>
    <w:rsid w:val="002E44C6"/>
    <w:rsid w:val="002E584D"/>
    <w:rsid w:val="002E5C5C"/>
    <w:rsid w:val="002F26EF"/>
    <w:rsid w:val="002F39D1"/>
    <w:rsid w:val="002F57AD"/>
    <w:rsid w:val="0030374E"/>
    <w:rsid w:val="003067F7"/>
    <w:rsid w:val="00311020"/>
    <w:rsid w:val="00311BC1"/>
    <w:rsid w:val="00311C74"/>
    <w:rsid w:val="00315216"/>
    <w:rsid w:val="003152BA"/>
    <w:rsid w:val="00316923"/>
    <w:rsid w:val="00316CB1"/>
    <w:rsid w:val="0032028B"/>
    <w:rsid w:val="00321ADC"/>
    <w:rsid w:val="00323791"/>
    <w:rsid w:val="00325A61"/>
    <w:rsid w:val="00326987"/>
    <w:rsid w:val="00330759"/>
    <w:rsid w:val="0033252D"/>
    <w:rsid w:val="0033763B"/>
    <w:rsid w:val="00345DA5"/>
    <w:rsid w:val="00346136"/>
    <w:rsid w:val="0035006B"/>
    <w:rsid w:val="00350671"/>
    <w:rsid w:val="00353D4F"/>
    <w:rsid w:val="00356F8E"/>
    <w:rsid w:val="0036081D"/>
    <w:rsid w:val="00360CF7"/>
    <w:rsid w:val="003641BC"/>
    <w:rsid w:val="00365D66"/>
    <w:rsid w:val="0036669B"/>
    <w:rsid w:val="00370076"/>
    <w:rsid w:val="0037039B"/>
    <w:rsid w:val="00370AE2"/>
    <w:rsid w:val="00372924"/>
    <w:rsid w:val="00373658"/>
    <w:rsid w:val="00374CB9"/>
    <w:rsid w:val="0037707E"/>
    <w:rsid w:val="00377566"/>
    <w:rsid w:val="003817CA"/>
    <w:rsid w:val="00381DF8"/>
    <w:rsid w:val="0038333A"/>
    <w:rsid w:val="00385FA0"/>
    <w:rsid w:val="00390078"/>
    <w:rsid w:val="00393FB7"/>
    <w:rsid w:val="00395B2B"/>
    <w:rsid w:val="00395B5F"/>
    <w:rsid w:val="00397891"/>
    <w:rsid w:val="00397900"/>
    <w:rsid w:val="003A14ED"/>
    <w:rsid w:val="003A26CD"/>
    <w:rsid w:val="003A289C"/>
    <w:rsid w:val="003B0078"/>
    <w:rsid w:val="003B0527"/>
    <w:rsid w:val="003B6152"/>
    <w:rsid w:val="003B79FE"/>
    <w:rsid w:val="003C6D84"/>
    <w:rsid w:val="003D29B3"/>
    <w:rsid w:val="003D3736"/>
    <w:rsid w:val="003D76B4"/>
    <w:rsid w:val="003E3019"/>
    <w:rsid w:val="003E404F"/>
    <w:rsid w:val="003E4218"/>
    <w:rsid w:val="003E56A5"/>
    <w:rsid w:val="003E5878"/>
    <w:rsid w:val="003F0158"/>
    <w:rsid w:val="003F0E76"/>
    <w:rsid w:val="003F167E"/>
    <w:rsid w:val="003F413A"/>
    <w:rsid w:val="00400F64"/>
    <w:rsid w:val="0040122D"/>
    <w:rsid w:val="00402885"/>
    <w:rsid w:val="00402DCD"/>
    <w:rsid w:val="00403971"/>
    <w:rsid w:val="00405B86"/>
    <w:rsid w:val="00410AE3"/>
    <w:rsid w:val="00413D87"/>
    <w:rsid w:val="0041515C"/>
    <w:rsid w:val="00417E6E"/>
    <w:rsid w:val="00420E6B"/>
    <w:rsid w:val="00421BD3"/>
    <w:rsid w:val="00423E7F"/>
    <w:rsid w:val="00424272"/>
    <w:rsid w:val="0042504E"/>
    <w:rsid w:val="00426B97"/>
    <w:rsid w:val="004275B7"/>
    <w:rsid w:val="00427DB6"/>
    <w:rsid w:val="00427E9A"/>
    <w:rsid w:val="00432A11"/>
    <w:rsid w:val="004334F7"/>
    <w:rsid w:val="00435168"/>
    <w:rsid w:val="00435700"/>
    <w:rsid w:val="00440CAA"/>
    <w:rsid w:val="00445B9E"/>
    <w:rsid w:val="00445CF9"/>
    <w:rsid w:val="00447686"/>
    <w:rsid w:val="00450CD0"/>
    <w:rsid w:val="00452923"/>
    <w:rsid w:val="00453096"/>
    <w:rsid w:val="00454FD3"/>
    <w:rsid w:val="004571F0"/>
    <w:rsid w:val="00460421"/>
    <w:rsid w:val="00461799"/>
    <w:rsid w:val="00462887"/>
    <w:rsid w:val="004667CE"/>
    <w:rsid w:val="0046734B"/>
    <w:rsid w:val="004677EA"/>
    <w:rsid w:val="00471487"/>
    <w:rsid w:val="00472012"/>
    <w:rsid w:val="00472806"/>
    <w:rsid w:val="004751DF"/>
    <w:rsid w:val="00475604"/>
    <w:rsid w:val="00481646"/>
    <w:rsid w:val="00485316"/>
    <w:rsid w:val="0048593D"/>
    <w:rsid w:val="004912C2"/>
    <w:rsid w:val="0049181C"/>
    <w:rsid w:val="004A0F73"/>
    <w:rsid w:val="004A105C"/>
    <w:rsid w:val="004A15FD"/>
    <w:rsid w:val="004A2C46"/>
    <w:rsid w:val="004A3752"/>
    <w:rsid w:val="004A43FD"/>
    <w:rsid w:val="004A469C"/>
    <w:rsid w:val="004B0E1C"/>
    <w:rsid w:val="004B29BD"/>
    <w:rsid w:val="004B4247"/>
    <w:rsid w:val="004B4DF8"/>
    <w:rsid w:val="004C204F"/>
    <w:rsid w:val="004C3466"/>
    <w:rsid w:val="004C41BE"/>
    <w:rsid w:val="004C4BCC"/>
    <w:rsid w:val="004C5BF9"/>
    <w:rsid w:val="004C5D3B"/>
    <w:rsid w:val="004C66AC"/>
    <w:rsid w:val="004D00C9"/>
    <w:rsid w:val="004D05E4"/>
    <w:rsid w:val="004D16CE"/>
    <w:rsid w:val="004D2724"/>
    <w:rsid w:val="004D4F80"/>
    <w:rsid w:val="004D68D5"/>
    <w:rsid w:val="004E54CD"/>
    <w:rsid w:val="004F3281"/>
    <w:rsid w:val="004F5B9F"/>
    <w:rsid w:val="004F79A2"/>
    <w:rsid w:val="00500979"/>
    <w:rsid w:val="005023ED"/>
    <w:rsid w:val="00502D23"/>
    <w:rsid w:val="005042E3"/>
    <w:rsid w:val="005047C6"/>
    <w:rsid w:val="00504EC7"/>
    <w:rsid w:val="00504F91"/>
    <w:rsid w:val="00506688"/>
    <w:rsid w:val="0051095E"/>
    <w:rsid w:val="00514CB4"/>
    <w:rsid w:val="00517811"/>
    <w:rsid w:val="00522EEC"/>
    <w:rsid w:val="00523BA6"/>
    <w:rsid w:val="00526C9C"/>
    <w:rsid w:val="0053050A"/>
    <w:rsid w:val="00531403"/>
    <w:rsid w:val="005346B9"/>
    <w:rsid w:val="00540D62"/>
    <w:rsid w:val="00542C1B"/>
    <w:rsid w:val="00544015"/>
    <w:rsid w:val="00544694"/>
    <w:rsid w:val="00550940"/>
    <w:rsid w:val="00552369"/>
    <w:rsid w:val="005531B3"/>
    <w:rsid w:val="00554522"/>
    <w:rsid w:val="005569EE"/>
    <w:rsid w:val="00561D83"/>
    <w:rsid w:val="00563777"/>
    <w:rsid w:val="0056488E"/>
    <w:rsid w:val="0056715C"/>
    <w:rsid w:val="0057090C"/>
    <w:rsid w:val="00571E88"/>
    <w:rsid w:val="00572BF0"/>
    <w:rsid w:val="0057500F"/>
    <w:rsid w:val="00577D57"/>
    <w:rsid w:val="0058264D"/>
    <w:rsid w:val="0058534C"/>
    <w:rsid w:val="0058663C"/>
    <w:rsid w:val="005870E9"/>
    <w:rsid w:val="005923FC"/>
    <w:rsid w:val="005931D5"/>
    <w:rsid w:val="00593E95"/>
    <w:rsid w:val="0059625A"/>
    <w:rsid w:val="00596DC3"/>
    <w:rsid w:val="005974B0"/>
    <w:rsid w:val="005A2BDD"/>
    <w:rsid w:val="005A2E74"/>
    <w:rsid w:val="005A46FB"/>
    <w:rsid w:val="005A6A99"/>
    <w:rsid w:val="005A744D"/>
    <w:rsid w:val="005B15D1"/>
    <w:rsid w:val="005B3BAE"/>
    <w:rsid w:val="005B4126"/>
    <w:rsid w:val="005B5BAD"/>
    <w:rsid w:val="005B6450"/>
    <w:rsid w:val="005B7960"/>
    <w:rsid w:val="005C0286"/>
    <w:rsid w:val="005C33B3"/>
    <w:rsid w:val="005C7429"/>
    <w:rsid w:val="005D74F7"/>
    <w:rsid w:val="005E0DA3"/>
    <w:rsid w:val="005E33FB"/>
    <w:rsid w:val="005E3628"/>
    <w:rsid w:val="005E3DDE"/>
    <w:rsid w:val="005F0BA1"/>
    <w:rsid w:val="005F3944"/>
    <w:rsid w:val="005F56F1"/>
    <w:rsid w:val="00600550"/>
    <w:rsid w:val="006017FF"/>
    <w:rsid w:val="00613136"/>
    <w:rsid w:val="006131A8"/>
    <w:rsid w:val="00614298"/>
    <w:rsid w:val="006178FC"/>
    <w:rsid w:val="0062222B"/>
    <w:rsid w:val="006227A1"/>
    <w:rsid w:val="006232A4"/>
    <w:rsid w:val="00625119"/>
    <w:rsid w:val="006267EB"/>
    <w:rsid w:val="00635190"/>
    <w:rsid w:val="00636571"/>
    <w:rsid w:val="006368CC"/>
    <w:rsid w:val="006371E6"/>
    <w:rsid w:val="00640049"/>
    <w:rsid w:val="00642BA9"/>
    <w:rsid w:val="006447E6"/>
    <w:rsid w:val="00645904"/>
    <w:rsid w:val="00646480"/>
    <w:rsid w:val="0064686E"/>
    <w:rsid w:val="006473F8"/>
    <w:rsid w:val="00652677"/>
    <w:rsid w:val="00654F73"/>
    <w:rsid w:val="0065518D"/>
    <w:rsid w:val="00657FB0"/>
    <w:rsid w:val="00662F19"/>
    <w:rsid w:val="0066396D"/>
    <w:rsid w:val="00667D70"/>
    <w:rsid w:val="00671714"/>
    <w:rsid w:val="00671923"/>
    <w:rsid w:val="00673748"/>
    <w:rsid w:val="006754E7"/>
    <w:rsid w:val="0067685A"/>
    <w:rsid w:val="00676CA4"/>
    <w:rsid w:val="0067765D"/>
    <w:rsid w:val="0068634E"/>
    <w:rsid w:val="00686A29"/>
    <w:rsid w:val="006871F1"/>
    <w:rsid w:val="006935FB"/>
    <w:rsid w:val="0069413B"/>
    <w:rsid w:val="00694B9C"/>
    <w:rsid w:val="00696B50"/>
    <w:rsid w:val="00697AE3"/>
    <w:rsid w:val="00697E55"/>
    <w:rsid w:val="006A0436"/>
    <w:rsid w:val="006A4DB0"/>
    <w:rsid w:val="006A595E"/>
    <w:rsid w:val="006A67DB"/>
    <w:rsid w:val="006A6BE2"/>
    <w:rsid w:val="006B03B6"/>
    <w:rsid w:val="006B254B"/>
    <w:rsid w:val="006B48AE"/>
    <w:rsid w:val="006B79A6"/>
    <w:rsid w:val="006B7B8D"/>
    <w:rsid w:val="006C2A2F"/>
    <w:rsid w:val="006C2B82"/>
    <w:rsid w:val="006C41F9"/>
    <w:rsid w:val="006D1FF6"/>
    <w:rsid w:val="006D683F"/>
    <w:rsid w:val="006E0094"/>
    <w:rsid w:val="006E1081"/>
    <w:rsid w:val="006E3CAA"/>
    <w:rsid w:val="006E46BD"/>
    <w:rsid w:val="006E4EDD"/>
    <w:rsid w:val="006E5F33"/>
    <w:rsid w:val="006E683D"/>
    <w:rsid w:val="006F05AA"/>
    <w:rsid w:val="006F0B95"/>
    <w:rsid w:val="006F290A"/>
    <w:rsid w:val="006F2E1A"/>
    <w:rsid w:val="006F590A"/>
    <w:rsid w:val="006F70EB"/>
    <w:rsid w:val="0070648D"/>
    <w:rsid w:val="00707C7A"/>
    <w:rsid w:val="00707E1C"/>
    <w:rsid w:val="00707E3B"/>
    <w:rsid w:val="007111BA"/>
    <w:rsid w:val="00713927"/>
    <w:rsid w:val="00714675"/>
    <w:rsid w:val="00721886"/>
    <w:rsid w:val="007229C2"/>
    <w:rsid w:val="00724E47"/>
    <w:rsid w:val="007277AE"/>
    <w:rsid w:val="007278D7"/>
    <w:rsid w:val="00733062"/>
    <w:rsid w:val="00733208"/>
    <w:rsid w:val="00735377"/>
    <w:rsid w:val="00736DF0"/>
    <w:rsid w:val="0073706D"/>
    <w:rsid w:val="00737E49"/>
    <w:rsid w:val="00741675"/>
    <w:rsid w:val="00742C8E"/>
    <w:rsid w:val="007443C0"/>
    <w:rsid w:val="00744E11"/>
    <w:rsid w:val="00745B4F"/>
    <w:rsid w:val="00747CA9"/>
    <w:rsid w:val="00750FC0"/>
    <w:rsid w:val="00752B24"/>
    <w:rsid w:val="00752E78"/>
    <w:rsid w:val="007568A4"/>
    <w:rsid w:val="007570B2"/>
    <w:rsid w:val="0076036C"/>
    <w:rsid w:val="0076152F"/>
    <w:rsid w:val="0076555F"/>
    <w:rsid w:val="007675B4"/>
    <w:rsid w:val="007716D9"/>
    <w:rsid w:val="007733E9"/>
    <w:rsid w:val="00773BDD"/>
    <w:rsid w:val="007754D8"/>
    <w:rsid w:val="00776B56"/>
    <w:rsid w:val="0077747E"/>
    <w:rsid w:val="00780E8E"/>
    <w:rsid w:val="007814D9"/>
    <w:rsid w:val="00783E85"/>
    <w:rsid w:val="00784F24"/>
    <w:rsid w:val="00790C42"/>
    <w:rsid w:val="00792F68"/>
    <w:rsid w:val="00794E3C"/>
    <w:rsid w:val="007A146E"/>
    <w:rsid w:val="007A1633"/>
    <w:rsid w:val="007A18E3"/>
    <w:rsid w:val="007A3A62"/>
    <w:rsid w:val="007A5465"/>
    <w:rsid w:val="007A5EFF"/>
    <w:rsid w:val="007B0321"/>
    <w:rsid w:val="007B145B"/>
    <w:rsid w:val="007B2679"/>
    <w:rsid w:val="007B2831"/>
    <w:rsid w:val="007D014B"/>
    <w:rsid w:val="007D2BD6"/>
    <w:rsid w:val="007E2476"/>
    <w:rsid w:val="007E3359"/>
    <w:rsid w:val="007E6243"/>
    <w:rsid w:val="007E786B"/>
    <w:rsid w:val="007F0E96"/>
    <w:rsid w:val="007F2951"/>
    <w:rsid w:val="007F3B2C"/>
    <w:rsid w:val="007F640D"/>
    <w:rsid w:val="007F7345"/>
    <w:rsid w:val="0080174C"/>
    <w:rsid w:val="00802237"/>
    <w:rsid w:val="00805FB7"/>
    <w:rsid w:val="008066DF"/>
    <w:rsid w:val="00810298"/>
    <w:rsid w:val="00810B87"/>
    <w:rsid w:val="008128F4"/>
    <w:rsid w:val="0081461F"/>
    <w:rsid w:val="008146CA"/>
    <w:rsid w:val="0081598A"/>
    <w:rsid w:val="008159C1"/>
    <w:rsid w:val="00816F92"/>
    <w:rsid w:val="0082091E"/>
    <w:rsid w:val="008217C8"/>
    <w:rsid w:val="008272F5"/>
    <w:rsid w:val="008323BE"/>
    <w:rsid w:val="0083485A"/>
    <w:rsid w:val="00835315"/>
    <w:rsid w:val="0083665D"/>
    <w:rsid w:val="00837E59"/>
    <w:rsid w:val="00844B61"/>
    <w:rsid w:val="00847FA8"/>
    <w:rsid w:val="00850542"/>
    <w:rsid w:val="00850A8E"/>
    <w:rsid w:val="00855A4F"/>
    <w:rsid w:val="0086191E"/>
    <w:rsid w:val="0086412F"/>
    <w:rsid w:val="00864361"/>
    <w:rsid w:val="008663A4"/>
    <w:rsid w:val="0086748F"/>
    <w:rsid w:val="00870504"/>
    <w:rsid w:val="00873A97"/>
    <w:rsid w:val="008745CC"/>
    <w:rsid w:val="008761D9"/>
    <w:rsid w:val="0087643A"/>
    <w:rsid w:val="00877C56"/>
    <w:rsid w:val="00881210"/>
    <w:rsid w:val="008817CF"/>
    <w:rsid w:val="00881AAF"/>
    <w:rsid w:val="00881D92"/>
    <w:rsid w:val="00886710"/>
    <w:rsid w:val="00890612"/>
    <w:rsid w:val="00894A51"/>
    <w:rsid w:val="00894B95"/>
    <w:rsid w:val="00896250"/>
    <w:rsid w:val="008A24EF"/>
    <w:rsid w:val="008A2D18"/>
    <w:rsid w:val="008A3D35"/>
    <w:rsid w:val="008A41B4"/>
    <w:rsid w:val="008A551D"/>
    <w:rsid w:val="008A5A01"/>
    <w:rsid w:val="008A6286"/>
    <w:rsid w:val="008B0904"/>
    <w:rsid w:val="008B0BE3"/>
    <w:rsid w:val="008B1B39"/>
    <w:rsid w:val="008B6FB4"/>
    <w:rsid w:val="008B6FF4"/>
    <w:rsid w:val="008C0D13"/>
    <w:rsid w:val="008C2677"/>
    <w:rsid w:val="008C6351"/>
    <w:rsid w:val="008C75B1"/>
    <w:rsid w:val="008C775A"/>
    <w:rsid w:val="008D4D86"/>
    <w:rsid w:val="008E7153"/>
    <w:rsid w:val="008F095B"/>
    <w:rsid w:val="008F1107"/>
    <w:rsid w:val="008F4064"/>
    <w:rsid w:val="008F5AAF"/>
    <w:rsid w:val="008F70A9"/>
    <w:rsid w:val="00900854"/>
    <w:rsid w:val="00900ACB"/>
    <w:rsid w:val="00905AFC"/>
    <w:rsid w:val="00905F55"/>
    <w:rsid w:val="009064AD"/>
    <w:rsid w:val="00907F84"/>
    <w:rsid w:val="00910C40"/>
    <w:rsid w:val="00911C60"/>
    <w:rsid w:val="009132CB"/>
    <w:rsid w:val="00917659"/>
    <w:rsid w:val="0092097B"/>
    <w:rsid w:val="00921F9C"/>
    <w:rsid w:val="00922584"/>
    <w:rsid w:val="0093144E"/>
    <w:rsid w:val="00932542"/>
    <w:rsid w:val="00934500"/>
    <w:rsid w:val="00936426"/>
    <w:rsid w:val="009404FC"/>
    <w:rsid w:val="00943B10"/>
    <w:rsid w:val="00944057"/>
    <w:rsid w:val="009473E8"/>
    <w:rsid w:val="00956F36"/>
    <w:rsid w:val="00957C26"/>
    <w:rsid w:val="00964F22"/>
    <w:rsid w:val="00973449"/>
    <w:rsid w:val="00977129"/>
    <w:rsid w:val="00985D59"/>
    <w:rsid w:val="00990498"/>
    <w:rsid w:val="009907A4"/>
    <w:rsid w:val="0099174B"/>
    <w:rsid w:val="009923DA"/>
    <w:rsid w:val="00992AB7"/>
    <w:rsid w:val="009953EC"/>
    <w:rsid w:val="00996CAC"/>
    <w:rsid w:val="009A20A3"/>
    <w:rsid w:val="009A3703"/>
    <w:rsid w:val="009B0A33"/>
    <w:rsid w:val="009B0CCF"/>
    <w:rsid w:val="009B2473"/>
    <w:rsid w:val="009B4430"/>
    <w:rsid w:val="009B595C"/>
    <w:rsid w:val="009B780F"/>
    <w:rsid w:val="009B7FDB"/>
    <w:rsid w:val="009C2A94"/>
    <w:rsid w:val="009C4341"/>
    <w:rsid w:val="009C62AF"/>
    <w:rsid w:val="009C6843"/>
    <w:rsid w:val="009C7933"/>
    <w:rsid w:val="009D10CD"/>
    <w:rsid w:val="009D13C5"/>
    <w:rsid w:val="009D4F6B"/>
    <w:rsid w:val="009D56DD"/>
    <w:rsid w:val="009D6C02"/>
    <w:rsid w:val="009E0C0F"/>
    <w:rsid w:val="009E1177"/>
    <w:rsid w:val="009E12B3"/>
    <w:rsid w:val="009E157A"/>
    <w:rsid w:val="009F2305"/>
    <w:rsid w:val="009F4A72"/>
    <w:rsid w:val="009F4AAC"/>
    <w:rsid w:val="009F76F8"/>
    <w:rsid w:val="00A0065D"/>
    <w:rsid w:val="00A01EBA"/>
    <w:rsid w:val="00A03EC2"/>
    <w:rsid w:val="00A05C33"/>
    <w:rsid w:val="00A07A5D"/>
    <w:rsid w:val="00A10F0A"/>
    <w:rsid w:val="00A11527"/>
    <w:rsid w:val="00A15D87"/>
    <w:rsid w:val="00A23289"/>
    <w:rsid w:val="00A25F48"/>
    <w:rsid w:val="00A34437"/>
    <w:rsid w:val="00A34874"/>
    <w:rsid w:val="00A3691E"/>
    <w:rsid w:val="00A40519"/>
    <w:rsid w:val="00A4264B"/>
    <w:rsid w:val="00A4741C"/>
    <w:rsid w:val="00A47D68"/>
    <w:rsid w:val="00A505E1"/>
    <w:rsid w:val="00A518C3"/>
    <w:rsid w:val="00A5224F"/>
    <w:rsid w:val="00A56276"/>
    <w:rsid w:val="00A6256D"/>
    <w:rsid w:val="00A64989"/>
    <w:rsid w:val="00A66F14"/>
    <w:rsid w:val="00A71DB1"/>
    <w:rsid w:val="00A722EF"/>
    <w:rsid w:val="00A74D3F"/>
    <w:rsid w:val="00A827AC"/>
    <w:rsid w:val="00AA105F"/>
    <w:rsid w:val="00AA2477"/>
    <w:rsid w:val="00AA3348"/>
    <w:rsid w:val="00AA36DC"/>
    <w:rsid w:val="00AA421C"/>
    <w:rsid w:val="00AA45EE"/>
    <w:rsid w:val="00AA4FB1"/>
    <w:rsid w:val="00AA5BC6"/>
    <w:rsid w:val="00AA7938"/>
    <w:rsid w:val="00AB38F5"/>
    <w:rsid w:val="00AB3B3E"/>
    <w:rsid w:val="00AB4581"/>
    <w:rsid w:val="00AB583A"/>
    <w:rsid w:val="00AB5C64"/>
    <w:rsid w:val="00AC02FC"/>
    <w:rsid w:val="00AC1149"/>
    <w:rsid w:val="00AC2FB8"/>
    <w:rsid w:val="00AC3AF2"/>
    <w:rsid w:val="00AC4404"/>
    <w:rsid w:val="00AC4F09"/>
    <w:rsid w:val="00AD1EDC"/>
    <w:rsid w:val="00AE1031"/>
    <w:rsid w:val="00AE3110"/>
    <w:rsid w:val="00AE3578"/>
    <w:rsid w:val="00AE4741"/>
    <w:rsid w:val="00AF14DB"/>
    <w:rsid w:val="00AF37CE"/>
    <w:rsid w:val="00AF5D57"/>
    <w:rsid w:val="00B002D1"/>
    <w:rsid w:val="00B0127A"/>
    <w:rsid w:val="00B02341"/>
    <w:rsid w:val="00B027CF"/>
    <w:rsid w:val="00B03A80"/>
    <w:rsid w:val="00B05A2C"/>
    <w:rsid w:val="00B05F7E"/>
    <w:rsid w:val="00B06885"/>
    <w:rsid w:val="00B074EE"/>
    <w:rsid w:val="00B102F5"/>
    <w:rsid w:val="00B11E7E"/>
    <w:rsid w:val="00B1235E"/>
    <w:rsid w:val="00B1332D"/>
    <w:rsid w:val="00B1782E"/>
    <w:rsid w:val="00B2041C"/>
    <w:rsid w:val="00B2175E"/>
    <w:rsid w:val="00B22AA1"/>
    <w:rsid w:val="00B23487"/>
    <w:rsid w:val="00B241AC"/>
    <w:rsid w:val="00B24863"/>
    <w:rsid w:val="00B24D1F"/>
    <w:rsid w:val="00B261F8"/>
    <w:rsid w:val="00B26644"/>
    <w:rsid w:val="00B27658"/>
    <w:rsid w:val="00B31756"/>
    <w:rsid w:val="00B33532"/>
    <w:rsid w:val="00B37835"/>
    <w:rsid w:val="00B45BFA"/>
    <w:rsid w:val="00B45F0F"/>
    <w:rsid w:val="00B5267D"/>
    <w:rsid w:val="00B53684"/>
    <w:rsid w:val="00B67655"/>
    <w:rsid w:val="00B72654"/>
    <w:rsid w:val="00B8368E"/>
    <w:rsid w:val="00B90A02"/>
    <w:rsid w:val="00B91F46"/>
    <w:rsid w:val="00B97EC5"/>
    <w:rsid w:val="00BA2935"/>
    <w:rsid w:val="00BA3438"/>
    <w:rsid w:val="00BA506D"/>
    <w:rsid w:val="00BA5897"/>
    <w:rsid w:val="00BA589C"/>
    <w:rsid w:val="00BA79AC"/>
    <w:rsid w:val="00BA7DA3"/>
    <w:rsid w:val="00BB2CC5"/>
    <w:rsid w:val="00BB570B"/>
    <w:rsid w:val="00BB735A"/>
    <w:rsid w:val="00BB7DF9"/>
    <w:rsid w:val="00BC0D0E"/>
    <w:rsid w:val="00BC11E9"/>
    <w:rsid w:val="00BC4F79"/>
    <w:rsid w:val="00BC726B"/>
    <w:rsid w:val="00BD3AFB"/>
    <w:rsid w:val="00BD7E7C"/>
    <w:rsid w:val="00BE15CA"/>
    <w:rsid w:val="00BE48B5"/>
    <w:rsid w:val="00BE537C"/>
    <w:rsid w:val="00BF044C"/>
    <w:rsid w:val="00BF1D55"/>
    <w:rsid w:val="00BF4E6A"/>
    <w:rsid w:val="00BF53F6"/>
    <w:rsid w:val="00C02835"/>
    <w:rsid w:val="00C04703"/>
    <w:rsid w:val="00C04705"/>
    <w:rsid w:val="00C04DBA"/>
    <w:rsid w:val="00C0585E"/>
    <w:rsid w:val="00C100E6"/>
    <w:rsid w:val="00C10FD5"/>
    <w:rsid w:val="00C16B38"/>
    <w:rsid w:val="00C16CA5"/>
    <w:rsid w:val="00C20353"/>
    <w:rsid w:val="00C20B82"/>
    <w:rsid w:val="00C21187"/>
    <w:rsid w:val="00C25B26"/>
    <w:rsid w:val="00C27356"/>
    <w:rsid w:val="00C30238"/>
    <w:rsid w:val="00C34D86"/>
    <w:rsid w:val="00C357EC"/>
    <w:rsid w:val="00C37EBB"/>
    <w:rsid w:val="00C40F74"/>
    <w:rsid w:val="00C41452"/>
    <w:rsid w:val="00C61A39"/>
    <w:rsid w:val="00C62836"/>
    <w:rsid w:val="00C6318C"/>
    <w:rsid w:val="00C63B06"/>
    <w:rsid w:val="00C64BDE"/>
    <w:rsid w:val="00C711F7"/>
    <w:rsid w:val="00C72465"/>
    <w:rsid w:val="00C77877"/>
    <w:rsid w:val="00C80BDE"/>
    <w:rsid w:val="00C826DA"/>
    <w:rsid w:val="00C85140"/>
    <w:rsid w:val="00C90590"/>
    <w:rsid w:val="00C93C2F"/>
    <w:rsid w:val="00C9740B"/>
    <w:rsid w:val="00C97B91"/>
    <w:rsid w:val="00CA028F"/>
    <w:rsid w:val="00CA1E44"/>
    <w:rsid w:val="00CA5118"/>
    <w:rsid w:val="00CB10D2"/>
    <w:rsid w:val="00CB1DA0"/>
    <w:rsid w:val="00CB1E8D"/>
    <w:rsid w:val="00CB378A"/>
    <w:rsid w:val="00CB4D63"/>
    <w:rsid w:val="00CC0143"/>
    <w:rsid w:val="00CC2E0E"/>
    <w:rsid w:val="00CC775D"/>
    <w:rsid w:val="00CD00D0"/>
    <w:rsid w:val="00CE0980"/>
    <w:rsid w:val="00CE1AA2"/>
    <w:rsid w:val="00CE52AB"/>
    <w:rsid w:val="00CE53E5"/>
    <w:rsid w:val="00CF071D"/>
    <w:rsid w:val="00CF2574"/>
    <w:rsid w:val="00D0045F"/>
    <w:rsid w:val="00D0133B"/>
    <w:rsid w:val="00D034B9"/>
    <w:rsid w:val="00D04174"/>
    <w:rsid w:val="00D04EB2"/>
    <w:rsid w:val="00D05A2D"/>
    <w:rsid w:val="00D138E2"/>
    <w:rsid w:val="00D16D77"/>
    <w:rsid w:val="00D20726"/>
    <w:rsid w:val="00D30269"/>
    <w:rsid w:val="00D32C68"/>
    <w:rsid w:val="00D40704"/>
    <w:rsid w:val="00D41480"/>
    <w:rsid w:val="00D42B12"/>
    <w:rsid w:val="00D4595F"/>
    <w:rsid w:val="00D45B79"/>
    <w:rsid w:val="00D507C5"/>
    <w:rsid w:val="00D51D05"/>
    <w:rsid w:val="00D51F87"/>
    <w:rsid w:val="00D532F6"/>
    <w:rsid w:val="00D55F77"/>
    <w:rsid w:val="00D5631A"/>
    <w:rsid w:val="00D565BA"/>
    <w:rsid w:val="00D62342"/>
    <w:rsid w:val="00D63921"/>
    <w:rsid w:val="00D67E01"/>
    <w:rsid w:val="00D72B9E"/>
    <w:rsid w:val="00D72FF6"/>
    <w:rsid w:val="00D73E39"/>
    <w:rsid w:val="00D75A2C"/>
    <w:rsid w:val="00D76036"/>
    <w:rsid w:val="00D76960"/>
    <w:rsid w:val="00D80617"/>
    <w:rsid w:val="00D80A53"/>
    <w:rsid w:val="00D81A7B"/>
    <w:rsid w:val="00D8265E"/>
    <w:rsid w:val="00D83D9C"/>
    <w:rsid w:val="00D84483"/>
    <w:rsid w:val="00D8496A"/>
    <w:rsid w:val="00D87713"/>
    <w:rsid w:val="00D93251"/>
    <w:rsid w:val="00D94FD6"/>
    <w:rsid w:val="00D96440"/>
    <w:rsid w:val="00D968AB"/>
    <w:rsid w:val="00D9741C"/>
    <w:rsid w:val="00D97BDB"/>
    <w:rsid w:val="00DA13EE"/>
    <w:rsid w:val="00DA5FF2"/>
    <w:rsid w:val="00DB2D98"/>
    <w:rsid w:val="00DB43CE"/>
    <w:rsid w:val="00DB46D5"/>
    <w:rsid w:val="00DB5BD2"/>
    <w:rsid w:val="00DB7EBB"/>
    <w:rsid w:val="00DC23E8"/>
    <w:rsid w:val="00DC2788"/>
    <w:rsid w:val="00DC54D6"/>
    <w:rsid w:val="00DC6C5E"/>
    <w:rsid w:val="00DC7EA0"/>
    <w:rsid w:val="00DD2DF5"/>
    <w:rsid w:val="00DD4E2A"/>
    <w:rsid w:val="00DD62E5"/>
    <w:rsid w:val="00DE280D"/>
    <w:rsid w:val="00DE3A91"/>
    <w:rsid w:val="00DF2F68"/>
    <w:rsid w:val="00E03271"/>
    <w:rsid w:val="00E053FD"/>
    <w:rsid w:val="00E0611C"/>
    <w:rsid w:val="00E062E9"/>
    <w:rsid w:val="00E077A7"/>
    <w:rsid w:val="00E07902"/>
    <w:rsid w:val="00E20BA0"/>
    <w:rsid w:val="00E20DE1"/>
    <w:rsid w:val="00E2605C"/>
    <w:rsid w:val="00E2642A"/>
    <w:rsid w:val="00E271BC"/>
    <w:rsid w:val="00E36838"/>
    <w:rsid w:val="00E41A2F"/>
    <w:rsid w:val="00E44657"/>
    <w:rsid w:val="00E50529"/>
    <w:rsid w:val="00E51B45"/>
    <w:rsid w:val="00E5463A"/>
    <w:rsid w:val="00E547FB"/>
    <w:rsid w:val="00E565FB"/>
    <w:rsid w:val="00E566B9"/>
    <w:rsid w:val="00E6439A"/>
    <w:rsid w:val="00E64ACC"/>
    <w:rsid w:val="00E800BD"/>
    <w:rsid w:val="00E80622"/>
    <w:rsid w:val="00E81DB4"/>
    <w:rsid w:val="00E825C7"/>
    <w:rsid w:val="00E82863"/>
    <w:rsid w:val="00E84CB6"/>
    <w:rsid w:val="00E87FEC"/>
    <w:rsid w:val="00E932B2"/>
    <w:rsid w:val="00E9363E"/>
    <w:rsid w:val="00E937B4"/>
    <w:rsid w:val="00E956D5"/>
    <w:rsid w:val="00E95EF4"/>
    <w:rsid w:val="00EA3FFB"/>
    <w:rsid w:val="00EA44BC"/>
    <w:rsid w:val="00EA61CF"/>
    <w:rsid w:val="00EA70E0"/>
    <w:rsid w:val="00EB18D9"/>
    <w:rsid w:val="00EB3F3D"/>
    <w:rsid w:val="00EB454C"/>
    <w:rsid w:val="00EC065E"/>
    <w:rsid w:val="00EC0795"/>
    <w:rsid w:val="00EC08C2"/>
    <w:rsid w:val="00EC0D6A"/>
    <w:rsid w:val="00EC358B"/>
    <w:rsid w:val="00EC4EBF"/>
    <w:rsid w:val="00ED05E0"/>
    <w:rsid w:val="00ED0A39"/>
    <w:rsid w:val="00ED1ECA"/>
    <w:rsid w:val="00ED2ECE"/>
    <w:rsid w:val="00ED6729"/>
    <w:rsid w:val="00ED7890"/>
    <w:rsid w:val="00EE1837"/>
    <w:rsid w:val="00EE21D8"/>
    <w:rsid w:val="00EE2FF9"/>
    <w:rsid w:val="00EE517F"/>
    <w:rsid w:val="00EE5C0C"/>
    <w:rsid w:val="00EE6EDD"/>
    <w:rsid w:val="00EF1638"/>
    <w:rsid w:val="00EF7025"/>
    <w:rsid w:val="00F01109"/>
    <w:rsid w:val="00F01F0B"/>
    <w:rsid w:val="00F052B6"/>
    <w:rsid w:val="00F074D6"/>
    <w:rsid w:val="00F16271"/>
    <w:rsid w:val="00F21570"/>
    <w:rsid w:val="00F344FC"/>
    <w:rsid w:val="00F3535E"/>
    <w:rsid w:val="00F425EA"/>
    <w:rsid w:val="00F43646"/>
    <w:rsid w:val="00F44D3A"/>
    <w:rsid w:val="00F45334"/>
    <w:rsid w:val="00F51155"/>
    <w:rsid w:val="00F549FD"/>
    <w:rsid w:val="00F64495"/>
    <w:rsid w:val="00F70712"/>
    <w:rsid w:val="00F77661"/>
    <w:rsid w:val="00F805B4"/>
    <w:rsid w:val="00F82AC8"/>
    <w:rsid w:val="00F85372"/>
    <w:rsid w:val="00F8621A"/>
    <w:rsid w:val="00F907AE"/>
    <w:rsid w:val="00F91445"/>
    <w:rsid w:val="00F9451F"/>
    <w:rsid w:val="00F9749E"/>
    <w:rsid w:val="00FA0715"/>
    <w:rsid w:val="00FA16F6"/>
    <w:rsid w:val="00FA2A93"/>
    <w:rsid w:val="00FA3817"/>
    <w:rsid w:val="00FB0045"/>
    <w:rsid w:val="00FB00A1"/>
    <w:rsid w:val="00FB078E"/>
    <w:rsid w:val="00FB69A1"/>
    <w:rsid w:val="00FC1023"/>
    <w:rsid w:val="00FC147D"/>
    <w:rsid w:val="00FC1E2E"/>
    <w:rsid w:val="00FC2620"/>
    <w:rsid w:val="00FC3461"/>
    <w:rsid w:val="00FC3494"/>
    <w:rsid w:val="00FC41F0"/>
    <w:rsid w:val="00FC478E"/>
    <w:rsid w:val="00FC5D83"/>
    <w:rsid w:val="00FD014C"/>
    <w:rsid w:val="00FD2504"/>
    <w:rsid w:val="00FD38BF"/>
    <w:rsid w:val="00FD59F1"/>
    <w:rsid w:val="00FD6FAD"/>
    <w:rsid w:val="00FD77EC"/>
    <w:rsid w:val="00FE0550"/>
    <w:rsid w:val="00FE0FD4"/>
    <w:rsid w:val="00FE2840"/>
    <w:rsid w:val="00FE43DE"/>
    <w:rsid w:val="00FE5EF3"/>
    <w:rsid w:val="00FE68DE"/>
    <w:rsid w:val="00FE7200"/>
    <w:rsid w:val="00FE78EA"/>
    <w:rsid w:val="00FF0471"/>
    <w:rsid w:val="00FF152A"/>
    <w:rsid w:val="00FF1DCB"/>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839E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umut.caglar@gmail.com" TargetMode="External"/><Relationship Id="rId20" Type="http://schemas.microsoft.com/office/2011/relationships/commentsExtended" Target="commentsExtended.xml"/><Relationship Id="rId10" Type="http://schemas.openxmlformats.org/officeDocument/2006/relationships/hyperlink" Target="mailto:marcotte@icmb.utexas.edu" TargetMode="External"/><Relationship Id="rId11" Type="http://schemas.openxmlformats.org/officeDocument/2006/relationships/hyperlink" Target="mailto:jbarrick@cm.utexas.edu" TargetMode="External"/><Relationship Id="rId12" Type="http://schemas.openxmlformats.org/officeDocument/2006/relationships/hyperlink" Target="mailto:wilke@austin.utexas.edu" TargetMode="External"/><Relationship Id="rId13" Type="http://schemas.openxmlformats.org/officeDocument/2006/relationships/hyperlink" Target="https://github.com/umutcaglar/ecoli_multiple_growth_conditions" TargetMode="External"/><Relationship Id="rId14" Type="http://schemas.openxmlformats.org/officeDocument/2006/relationships/hyperlink" Target="http://www.arl.army.mil/" TargetMode="External"/><Relationship Id="rId15" Type="http://schemas.openxmlformats.org/officeDocument/2006/relationships/comments" Target="comments.xm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86017F-404E-A544-920F-8D116A3FE1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3</Pages>
  <Words>27882</Words>
  <Characters>158934</Characters>
  <Application>Microsoft Macintosh Word</Application>
  <DocSecurity>0</DocSecurity>
  <Lines>1324</Lines>
  <Paragraphs>372</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The E. coli molecular phenotype under different growth conditions</vt:lpstr>
      <vt:lpstr>    Abstract	</vt:lpstr>
      <vt:lpstr>    Introduction</vt:lpstr>
      <vt:lpstr>    </vt:lpstr>
      <vt:lpstr>    Results</vt:lpstr>
      <vt:lpstr>        Experimental design and data collection</vt:lpstr>
      <vt:lpstr>        We found that mRNA abundances were significantly clustered by growth phase, with</vt:lpstr>
      <vt:lpstr>        For protein abundances, the variables Na+ level, growth phase, and carbon source</vt:lpstr>
      <vt:lpstr>        In summary, the largest effect in mRNA abundances, growth phase, was similarly p</vt:lpstr>
      <vt:lpstr>        Identification of differentially expressed genes</vt:lpstr>
      <vt:lpstr>    Discussion</vt:lpstr>
    </vt:vector>
  </TitlesOfParts>
  <Company>ut austin</Company>
  <LinksUpToDate>false</LinksUpToDate>
  <CharactersWithSpaces>1864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Claus Wilke</cp:lastModifiedBy>
  <cp:revision>5</cp:revision>
  <dcterms:created xsi:type="dcterms:W3CDTF">2016-10-09T15:46:00Z</dcterms:created>
  <dcterms:modified xsi:type="dcterms:W3CDTF">2016-10-10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fnuqXoOZ"/&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